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000000"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0A5581" w:rsidRDefault="00AA35B8" w:rsidP="00AA35B8">
      <w:pPr>
        <w:rPr>
          <w:i/>
          <w:iCs/>
          <w:sz w:val="28"/>
          <w:szCs w:val="28"/>
        </w:rPr>
      </w:pPr>
      <w:r w:rsidRPr="000A5581">
        <w:rPr>
          <w:i/>
          <w:iCs/>
          <w:sz w:val="28"/>
          <w:szCs w:val="28"/>
        </w:rPr>
        <w:lastRenderedPageBreak/>
        <w:t>Abstract</w:t>
      </w:r>
    </w:p>
    <w:p w14:paraId="54D64812" w14:textId="77777777" w:rsidR="00346E67" w:rsidRDefault="00346E67">
      <w:pPr>
        <w:rPr>
          <w:b/>
          <w:bCs/>
        </w:rPr>
      </w:pPr>
    </w:p>
    <w:p w14:paraId="3467F148" w14:textId="711F2C45" w:rsidR="00C57FCE" w:rsidRDefault="00CB6813" w:rsidP="00332C2E">
      <w:pPr>
        <w:jc w:val="both"/>
      </w:pPr>
      <w:r>
        <w:t xml:space="preserve">Biological ageing, or senescence, is the physiological deterioration of an organism. </w:t>
      </w:r>
      <w:r w:rsidR="00C57FCE">
        <w:t xml:space="preserve">In addition to the negative effects on the senescing individual’s own survival and fecundity, there is evidence that the offspring of older parents may also suffer from reduced survival. This </w:t>
      </w:r>
      <w:r>
        <w:t>negative correlation of parental age and offspring lifespan is known as the Lansing effect</w:t>
      </w:r>
      <w:commentRangeStart w:id="0"/>
      <w:r>
        <w:t xml:space="preserve">. There is </w:t>
      </w:r>
      <w:r w:rsidR="00C57FCE">
        <w:t>not a lot of data available on the</w:t>
      </w:r>
      <w:r>
        <w:t xml:space="preserve"> Lansing effect</w:t>
      </w:r>
      <w:r w:rsidR="00C57FCE">
        <w:t xml:space="preserve"> and it seems to vary between taxa</w:t>
      </w:r>
      <w:r>
        <w:t>, however we lack a theoretical framework.</w:t>
      </w:r>
      <w:commentRangeEnd w:id="0"/>
      <w:r w:rsidR="00C57FCE">
        <w:rPr>
          <w:rStyle w:val="CommentReference"/>
        </w:rPr>
        <w:commentReference w:id="0"/>
      </w:r>
      <w:r>
        <w:t xml:space="preserve"> Here, we present an evolutionary individual-based simulation model to examine which mechanisms can </w:t>
      </w:r>
      <w:commentRangeStart w:id="1"/>
      <w:r w:rsidR="00C57FCE">
        <w:t>contribute</w:t>
      </w:r>
      <w:commentRangeEnd w:id="1"/>
      <w:r w:rsidR="00C57FCE">
        <w:commentReference w:id="1"/>
      </w:r>
      <w:r>
        <w:t xml:space="preserve"> to a Lansing effect. We </w:t>
      </w:r>
      <w:r w:rsidR="00C57FCE">
        <w:t>model</w:t>
      </w:r>
      <w:r>
        <w:t xml:space="preserve"> several</w:t>
      </w:r>
      <w:r w:rsidR="006A3395">
        <w:t xml:space="preserve"> candidate</w:t>
      </w:r>
      <w:r>
        <w:t xml:space="preserve"> mechanisms: a decline of gamete quality</w:t>
      </w:r>
      <w:r w:rsidR="00C57FCE">
        <w:t xml:space="preserve"> with age</w:t>
      </w:r>
      <w:r>
        <w:t>, a decline in quality of parental care</w:t>
      </w:r>
      <w:r w:rsidR="00C57FCE">
        <w:t xml:space="preserve"> with age</w:t>
      </w:r>
      <w:r>
        <w:t>, and an age-specific resource allocation to repair vs. reproduction.</w:t>
      </w:r>
      <w:r w:rsidR="00DD7183">
        <w:t xml:space="preserve"> We show that </w:t>
      </w:r>
      <w:r w:rsidR="00827F06">
        <w:t>a decline in quality of parental care can readily cause a Lansing effect. A decline in gamete quality can cause a Lansing effect as well</w:t>
      </w:r>
      <w:r w:rsidR="005B5394">
        <w:t>,</w:t>
      </w:r>
      <w:r w:rsidR="00827F06">
        <w:t xml:space="preserve"> however</w:t>
      </w:r>
      <w:r w:rsidR="005B5394">
        <w:t>,</w:t>
      </w:r>
      <w:r w:rsidR="00827F06">
        <w:t xml:space="preserve"> this effect can also be counteracted when this candidate mechanism co-occurs with age-specific resource allocation to repair vs. reproduction. </w:t>
      </w:r>
      <w:r>
        <w:t>We also demonstrate how the method of data collection</w:t>
      </w:r>
      <w:r w:rsidR="00C57FCE">
        <w:t xml:space="preserve"> and analysis</w:t>
      </w:r>
      <w:r>
        <w:t xml:space="preserve"> can alter whether a Lansing effect can be detected, i.e., cross-sectional, or longitudinal analysis. Overall, we provide a mechanistic framework for understanding the Lansing effect and its underlying mechanisms</w:t>
      </w:r>
      <w:r w:rsidR="00C57FCE">
        <w:t>.</w:t>
      </w:r>
      <w:r>
        <w:t xml:space="preserve"> </w:t>
      </w:r>
      <w:r w:rsidR="00C57FCE">
        <w:t>P</w:t>
      </w:r>
      <w:r>
        <w:t>otentially providing insight on the</w:t>
      </w:r>
      <w:r w:rsidR="00C57FCE">
        <w:t xml:space="preserve"> </w:t>
      </w:r>
      <w:r>
        <w:t>disparate findings on the occurrence of a Lansing effect in empirical studies.</w:t>
      </w:r>
    </w:p>
    <w:p w14:paraId="266A9979" w14:textId="77777777" w:rsidR="00C57FCE" w:rsidRDefault="00C57FCE" w:rsidP="00332C2E">
      <w:pPr>
        <w:jc w:val="both"/>
      </w:pPr>
    </w:p>
    <w:p w14:paraId="53B6FA6D" w14:textId="2D56FD05" w:rsidR="00AA35B8" w:rsidRPr="00DD7183" w:rsidRDefault="00C57FCE" w:rsidP="00332C2E">
      <w:pPr>
        <w:jc w:val="both"/>
      </w:pPr>
      <w:r>
        <w:t xml:space="preserve">Taxonomic </w:t>
      </w:r>
      <w:r w:rsidR="007473AA">
        <w:t>differences</w:t>
      </w:r>
      <w:r>
        <w:t xml:space="preserve"> in parental care </w:t>
      </w:r>
      <w:r w:rsidR="007473AA">
        <w:t xml:space="preserve">could account for the variations in the </w:t>
      </w:r>
      <w:r>
        <w:t xml:space="preserve">occurrence of a Lansing effect.  </w:t>
      </w:r>
      <w:r w:rsidR="00CB6813">
        <w:t xml:space="preserve"> </w:t>
      </w:r>
      <w:r w:rsidR="00AA35B8" w:rsidRPr="00346E67">
        <w:rPr>
          <w:b/>
          <w:bCs/>
        </w:rPr>
        <w:br w:type="page"/>
      </w:r>
    </w:p>
    <w:sdt>
      <w:sdtPr>
        <w:id w:val="-1673321798"/>
        <w:docPartObj>
          <w:docPartGallery w:val="Table of Contents"/>
          <w:docPartUnique/>
        </w:docPartObj>
      </w:sdtPr>
      <w:sdtEndPr>
        <w:rPr>
          <w:rFonts w:eastAsiaTheme="minorHAnsi" w:cs="Times New Roman"/>
          <w:b/>
          <w:i w:val="0"/>
          <w:noProof/>
          <w:color w:val="auto"/>
          <w:sz w:val="24"/>
          <w:szCs w:val="24"/>
          <w:lang w:val="en-GB"/>
        </w:rPr>
      </w:sdtEndPr>
      <w:sdtContent>
        <w:p w14:paraId="05DA0B0B" w14:textId="1C60F19F" w:rsidR="00663B35" w:rsidRDefault="00663B35">
          <w:pPr>
            <w:pStyle w:val="TOCHeading"/>
          </w:pPr>
          <w:r>
            <w:t>Table of Contents</w:t>
          </w:r>
        </w:p>
        <w:p w14:paraId="640A02E1" w14:textId="2E422E22" w:rsidR="00544A60" w:rsidRDefault="000A5581">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r>
            <w:rPr>
              <w:rFonts w:eastAsiaTheme="majorEastAsia"/>
              <w:sz w:val="28"/>
              <w:szCs w:val="28"/>
              <w:lang w:val="en-US" w:bidi="en-US"/>
            </w:rPr>
            <w:fldChar w:fldCharType="begin"/>
          </w:r>
          <w:r>
            <w:rPr>
              <w:rFonts w:eastAsiaTheme="majorEastAsia"/>
              <w:sz w:val="28"/>
              <w:szCs w:val="28"/>
              <w:lang w:val="en-US" w:bidi="en-US"/>
            </w:rPr>
            <w:instrText xml:space="preserve"> TOC \o "1-3" \h \z \u </w:instrText>
          </w:r>
          <w:r>
            <w:rPr>
              <w:rFonts w:eastAsiaTheme="majorEastAsia"/>
              <w:sz w:val="28"/>
              <w:szCs w:val="28"/>
              <w:lang w:val="en-US" w:bidi="en-US"/>
            </w:rPr>
            <w:fldChar w:fldCharType="separate"/>
          </w:r>
          <w:hyperlink w:anchor="_Toc140678260" w:history="1">
            <w:r w:rsidR="00544A60" w:rsidRPr="00D10785">
              <w:rPr>
                <w:rStyle w:val="Hyperlink"/>
                <w:noProof/>
                <w:lang w:bidi="en-US"/>
              </w:rPr>
              <w:t>Introduction</w:t>
            </w:r>
            <w:r w:rsidR="00544A60">
              <w:rPr>
                <w:noProof/>
                <w:webHidden/>
              </w:rPr>
              <w:tab/>
            </w:r>
            <w:r w:rsidR="00544A60">
              <w:rPr>
                <w:noProof/>
                <w:webHidden/>
              </w:rPr>
              <w:fldChar w:fldCharType="begin"/>
            </w:r>
            <w:r w:rsidR="00544A60">
              <w:rPr>
                <w:noProof/>
                <w:webHidden/>
              </w:rPr>
              <w:instrText xml:space="preserve"> PAGEREF _Toc140678260 \h </w:instrText>
            </w:r>
            <w:r w:rsidR="00544A60">
              <w:rPr>
                <w:noProof/>
                <w:webHidden/>
              </w:rPr>
            </w:r>
            <w:r w:rsidR="00544A60">
              <w:rPr>
                <w:noProof/>
                <w:webHidden/>
              </w:rPr>
              <w:fldChar w:fldCharType="separate"/>
            </w:r>
            <w:r w:rsidR="00544A60">
              <w:rPr>
                <w:noProof/>
                <w:webHidden/>
              </w:rPr>
              <w:t>1</w:t>
            </w:r>
            <w:r w:rsidR="00544A60">
              <w:rPr>
                <w:noProof/>
                <w:webHidden/>
              </w:rPr>
              <w:fldChar w:fldCharType="end"/>
            </w:r>
          </w:hyperlink>
        </w:p>
        <w:p w14:paraId="6F1D6666" w14:textId="1F1D2A19"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61" w:history="1">
            <w:r w:rsidRPr="00D10785">
              <w:rPr>
                <w:rStyle w:val="Hyperlink"/>
                <w:noProof/>
                <w:lang w:bidi="en-US"/>
              </w:rPr>
              <w:t>Methods</w:t>
            </w:r>
            <w:r>
              <w:rPr>
                <w:noProof/>
                <w:webHidden/>
              </w:rPr>
              <w:tab/>
            </w:r>
            <w:r>
              <w:rPr>
                <w:noProof/>
                <w:webHidden/>
              </w:rPr>
              <w:fldChar w:fldCharType="begin"/>
            </w:r>
            <w:r>
              <w:rPr>
                <w:noProof/>
                <w:webHidden/>
              </w:rPr>
              <w:instrText xml:space="preserve"> PAGEREF _Toc140678261 \h </w:instrText>
            </w:r>
            <w:r>
              <w:rPr>
                <w:noProof/>
                <w:webHidden/>
              </w:rPr>
            </w:r>
            <w:r>
              <w:rPr>
                <w:noProof/>
                <w:webHidden/>
              </w:rPr>
              <w:fldChar w:fldCharType="separate"/>
            </w:r>
            <w:r>
              <w:rPr>
                <w:noProof/>
                <w:webHidden/>
              </w:rPr>
              <w:t>3</w:t>
            </w:r>
            <w:r>
              <w:rPr>
                <w:noProof/>
                <w:webHidden/>
              </w:rPr>
              <w:fldChar w:fldCharType="end"/>
            </w:r>
          </w:hyperlink>
        </w:p>
        <w:p w14:paraId="55EE5023" w14:textId="529577DD"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2" w:history="1">
            <w:r w:rsidRPr="00D10785">
              <w:rPr>
                <w:rStyle w:val="Hyperlink"/>
                <w:noProof/>
              </w:rPr>
              <w:t>Individual-based simulation model</w:t>
            </w:r>
            <w:r>
              <w:rPr>
                <w:noProof/>
                <w:webHidden/>
              </w:rPr>
              <w:tab/>
            </w:r>
            <w:r>
              <w:rPr>
                <w:noProof/>
                <w:webHidden/>
              </w:rPr>
              <w:fldChar w:fldCharType="begin"/>
            </w:r>
            <w:r>
              <w:rPr>
                <w:noProof/>
                <w:webHidden/>
              </w:rPr>
              <w:instrText xml:space="preserve"> PAGEREF _Toc140678262 \h </w:instrText>
            </w:r>
            <w:r>
              <w:rPr>
                <w:noProof/>
                <w:webHidden/>
              </w:rPr>
            </w:r>
            <w:r>
              <w:rPr>
                <w:noProof/>
                <w:webHidden/>
              </w:rPr>
              <w:fldChar w:fldCharType="separate"/>
            </w:r>
            <w:r>
              <w:rPr>
                <w:noProof/>
                <w:webHidden/>
              </w:rPr>
              <w:t>3</w:t>
            </w:r>
            <w:r>
              <w:rPr>
                <w:noProof/>
                <w:webHidden/>
              </w:rPr>
              <w:fldChar w:fldCharType="end"/>
            </w:r>
          </w:hyperlink>
        </w:p>
        <w:p w14:paraId="32853CEF" w14:textId="1088867B"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3" w:history="1">
            <w:r w:rsidRPr="00D10785">
              <w:rPr>
                <w:rStyle w:val="Hyperlink"/>
                <w:noProof/>
              </w:rPr>
              <w:t>Baseline: Age-specific survival evolution</w:t>
            </w:r>
            <w:r>
              <w:rPr>
                <w:noProof/>
                <w:webHidden/>
              </w:rPr>
              <w:tab/>
            </w:r>
            <w:r>
              <w:rPr>
                <w:noProof/>
                <w:webHidden/>
              </w:rPr>
              <w:fldChar w:fldCharType="begin"/>
            </w:r>
            <w:r>
              <w:rPr>
                <w:noProof/>
                <w:webHidden/>
              </w:rPr>
              <w:instrText xml:space="preserve"> PAGEREF _Toc140678263 \h </w:instrText>
            </w:r>
            <w:r>
              <w:rPr>
                <w:noProof/>
                <w:webHidden/>
              </w:rPr>
            </w:r>
            <w:r>
              <w:rPr>
                <w:noProof/>
                <w:webHidden/>
              </w:rPr>
              <w:fldChar w:fldCharType="separate"/>
            </w:r>
            <w:r>
              <w:rPr>
                <w:noProof/>
                <w:webHidden/>
              </w:rPr>
              <w:t>4</w:t>
            </w:r>
            <w:r>
              <w:rPr>
                <w:noProof/>
                <w:webHidden/>
              </w:rPr>
              <w:fldChar w:fldCharType="end"/>
            </w:r>
          </w:hyperlink>
        </w:p>
        <w:p w14:paraId="3C7F7E15" w14:textId="2574A05C"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4" w:history="1">
            <w:r w:rsidRPr="00D10785">
              <w:rPr>
                <w:rStyle w:val="Hyperlink"/>
                <w:noProof/>
              </w:rPr>
              <w:t>Candidate mechanism 1: Decline of gamete quality</w:t>
            </w:r>
            <w:r>
              <w:rPr>
                <w:noProof/>
                <w:webHidden/>
              </w:rPr>
              <w:tab/>
            </w:r>
            <w:r>
              <w:rPr>
                <w:noProof/>
                <w:webHidden/>
              </w:rPr>
              <w:fldChar w:fldCharType="begin"/>
            </w:r>
            <w:r>
              <w:rPr>
                <w:noProof/>
                <w:webHidden/>
              </w:rPr>
              <w:instrText xml:space="preserve"> PAGEREF _Toc140678264 \h </w:instrText>
            </w:r>
            <w:r>
              <w:rPr>
                <w:noProof/>
                <w:webHidden/>
              </w:rPr>
            </w:r>
            <w:r>
              <w:rPr>
                <w:noProof/>
                <w:webHidden/>
              </w:rPr>
              <w:fldChar w:fldCharType="separate"/>
            </w:r>
            <w:r>
              <w:rPr>
                <w:noProof/>
                <w:webHidden/>
              </w:rPr>
              <w:t>4</w:t>
            </w:r>
            <w:r>
              <w:rPr>
                <w:noProof/>
                <w:webHidden/>
              </w:rPr>
              <w:fldChar w:fldCharType="end"/>
            </w:r>
          </w:hyperlink>
        </w:p>
        <w:p w14:paraId="0214BCA1" w14:textId="7BD2D5E6"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5" w:history="1">
            <w:r w:rsidRPr="00D10785">
              <w:rPr>
                <w:rStyle w:val="Hyperlink"/>
                <w:noProof/>
              </w:rPr>
              <w:t>Candidate mechanism 2: Quality of parental care</w:t>
            </w:r>
            <w:r>
              <w:rPr>
                <w:noProof/>
                <w:webHidden/>
              </w:rPr>
              <w:tab/>
            </w:r>
            <w:r>
              <w:rPr>
                <w:noProof/>
                <w:webHidden/>
              </w:rPr>
              <w:fldChar w:fldCharType="begin"/>
            </w:r>
            <w:r>
              <w:rPr>
                <w:noProof/>
                <w:webHidden/>
              </w:rPr>
              <w:instrText xml:space="preserve"> PAGEREF _Toc140678265 \h </w:instrText>
            </w:r>
            <w:r>
              <w:rPr>
                <w:noProof/>
                <w:webHidden/>
              </w:rPr>
            </w:r>
            <w:r>
              <w:rPr>
                <w:noProof/>
                <w:webHidden/>
              </w:rPr>
              <w:fldChar w:fldCharType="separate"/>
            </w:r>
            <w:r>
              <w:rPr>
                <w:noProof/>
                <w:webHidden/>
              </w:rPr>
              <w:t>4</w:t>
            </w:r>
            <w:r>
              <w:rPr>
                <w:noProof/>
                <w:webHidden/>
              </w:rPr>
              <w:fldChar w:fldCharType="end"/>
            </w:r>
          </w:hyperlink>
        </w:p>
        <w:p w14:paraId="70952D86" w14:textId="4EDA8655"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6" w:history="1">
            <w:r w:rsidRPr="00D10785">
              <w:rPr>
                <w:rStyle w:val="Hyperlink"/>
                <w:noProof/>
              </w:rPr>
              <w:t>Candidate mechanism 3: Age-specific resource allocation to repair vs. reproduction</w:t>
            </w:r>
            <w:r>
              <w:rPr>
                <w:noProof/>
                <w:webHidden/>
              </w:rPr>
              <w:tab/>
            </w:r>
            <w:r>
              <w:rPr>
                <w:noProof/>
                <w:webHidden/>
              </w:rPr>
              <w:fldChar w:fldCharType="begin"/>
            </w:r>
            <w:r>
              <w:rPr>
                <w:noProof/>
                <w:webHidden/>
              </w:rPr>
              <w:instrText xml:space="preserve"> PAGEREF _Toc140678266 \h </w:instrText>
            </w:r>
            <w:r>
              <w:rPr>
                <w:noProof/>
                <w:webHidden/>
              </w:rPr>
            </w:r>
            <w:r>
              <w:rPr>
                <w:noProof/>
                <w:webHidden/>
              </w:rPr>
              <w:fldChar w:fldCharType="separate"/>
            </w:r>
            <w:r>
              <w:rPr>
                <w:noProof/>
                <w:webHidden/>
              </w:rPr>
              <w:t>4</w:t>
            </w:r>
            <w:r>
              <w:rPr>
                <w:noProof/>
                <w:webHidden/>
              </w:rPr>
              <w:fldChar w:fldCharType="end"/>
            </w:r>
          </w:hyperlink>
        </w:p>
        <w:p w14:paraId="26006100" w14:textId="4EFCD001"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7" w:history="1">
            <w:r w:rsidRPr="00D10785">
              <w:rPr>
                <w:rStyle w:val="Hyperlink"/>
                <w:noProof/>
              </w:rPr>
              <w:t>Model analysis and statistics</w:t>
            </w:r>
            <w:r>
              <w:rPr>
                <w:noProof/>
                <w:webHidden/>
              </w:rPr>
              <w:tab/>
            </w:r>
            <w:r>
              <w:rPr>
                <w:noProof/>
                <w:webHidden/>
              </w:rPr>
              <w:fldChar w:fldCharType="begin"/>
            </w:r>
            <w:r>
              <w:rPr>
                <w:noProof/>
                <w:webHidden/>
              </w:rPr>
              <w:instrText xml:space="preserve"> PAGEREF _Toc140678267 \h </w:instrText>
            </w:r>
            <w:r>
              <w:rPr>
                <w:noProof/>
                <w:webHidden/>
              </w:rPr>
            </w:r>
            <w:r>
              <w:rPr>
                <w:noProof/>
                <w:webHidden/>
              </w:rPr>
              <w:fldChar w:fldCharType="separate"/>
            </w:r>
            <w:r>
              <w:rPr>
                <w:noProof/>
                <w:webHidden/>
              </w:rPr>
              <w:t>5</w:t>
            </w:r>
            <w:r>
              <w:rPr>
                <w:noProof/>
                <w:webHidden/>
              </w:rPr>
              <w:fldChar w:fldCharType="end"/>
            </w:r>
          </w:hyperlink>
        </w:p>
        <w:p w14:paraId="7795F604" w14:textId="3504FFD3"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68" w:history="1">
            <w:r w:rsidRPr="00D10785">
              <w:rPr>
                <w:rStyle w:val="Hyperlink"/>
                <w:noProof/>
                <w:lang w:bidi="en-US"/>
              </w:rPr>
              <w:t>Results</w:t>
            </w:r>
            <w:r>
              <w:rPr>
                <w:noProof/>
                <w:webHidden/>
              </w:rPr>
              <w:tab/>
            </w:r>
            <w:r>
              <w:rPr>
                <w:noProof/>
                <w:webHidden/>
              </w:rPr>
              <w:fldChar w:fldCharType="begin"/>
            </w:r>
            <w:r>
              <w:rPr>
                <w:noProof/>
                <w:webHidden/>
              </w:rPr>
              <w:instrText xml:space="preserve"> PAGEREF _Toc140678268 \h </w:instrText>
            </w:r>
            <w:r>
              <w:rPr>
                <w:noProof/>
                <w:webHidden/>
              </w:rPr>
            </w:r>
            <w:r>
              <w:rPr>
                <w:noProof/>
                <w:webHidden/>
              </w:rPr>
              <w:fldChar w:fldCharType="separate"/>
            </w:r>
            <w:r>
              <w:rPr>
                <w:noProof/>
                <w:webHidden/>
              </w:rPr>
              <w:t>7</w:t>
            </w:r>
            <w:r>
              <w:rPr>
                <w:noProof/>
                <w:webHidden/>
              </w:rPr>
              <w:fldChar w:fldCharType="end"/>
            </w:r>
          </w:hyperlink>
        </w:p>
        <w:p w14:paraId="4F0C006C" w14:textId="25350263"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9" w:history="1">
            <w:r w:rsidRPr="00D10785">
              <w:rPr>
                <w:rStyle w:val="Hyperlink"/>
                <w:noProof/>
              </w:rPr>
              <w:t>Meta-analysis</w:t>
            </w:r>
            <w:r>
              <w:rPr>
                <w:noProof/>
                <w:webHidden/>
              </w:rPr>
              <w:tab/>
            </w:r>
            <w:r>
              <w:rPr>
                <w:noProof/>
                <w:webHidden/>
              </w:rPr>
              <w:fldChar w:fldCharType="begin"/>
            </w:r>
            <w:r>
              <w:rPr>
                <w:noProof/>
                <w:webHidden/>
              </w:rPr>
              <w:instrText xml:space="preserve"> PAGEREF _Toc140678269 \h </w:instrText>
            </w:r>
            <w:r>
              <w:rPr>
                <w:noProof/>
                <w:webHidden/>
              </w:rPr>
            </w:r>
            <w:r>
              <w:rPr>
                <w:noProof/>
                <w:webHidden/>
              </w:rPr>
              <w:fldChar w:fldCharType="separate"/>
            </w:r>
            <w:r>
              <w:rPr>
                <w:noProof/>
                <w:webHidden/>
              </w:rPr>
              <w:t>7</w:t>
            </w:r>
            <w:r>
              <w:rPr>
                <w:noProof/>
                <w:webHidden/>
              </w:rPr>
              <w:fldChar w:fldCharType="end"/>
            </w:r>
          </w:hyperlink>
        </w:p>
        <w:p w14:paraId="1A790A93" w14:textId="10171074"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0" w:history="1">
            <w:r w:rsidRPr="00D10785">
              <w:rPr>
                <w:rStyle w:val="Hyperlink"/>
                <w:noProof/>
              </w:rPr>
              <w:t>Baseline: Age-specific survival evolution</w:t>
            </w:r>
            <w:r>
              <w:rPr>
                <w:noProof/>
                <w:webHidden/>
              </w:rPr>
              <w:tab/>
            </w:r>
            <w:r>
              <w:rPr>
                <w:noProof/>
                <w:webHidden/>
              </w:rPr>
              <w:fldChar w:fldCharType="begin"/>
            </w:r>
            <w:r>
              <w:rPr>
                <w:noProof/>
                <w:webHidden/>
              </w:rPr>
              <w:instrText xml:space="preserve"> PAGEREF _Toc140678270 \h </w:instrText>
            </w:r>
            <w:r>
              <w:rPr>
                <w:noProof/>
                <w:webHidden/>
              </w:rPr>
            </w:r>
            <w:r>
              <w:rPr>
                <w:noProof/>
                <w:webHidden/>
              </w:rPr>
              <w:fldChar w:fldCharType="separate"/>
            </w:r>
            <w:r>
              <w:rPr>
                <w:noProof/>
                <w:webHidden/>
              </w:rPr>
              <w:t>7</w:t>
            </w:r>
            <w:r>
              <w:rPr>
                <w:noProof/>
                <w:webHidden/>
              </w:rPr>
              <w:fldChar w:fldCharType="end"/>
            </w:r>
          </w:hyperlink>
        </w:p>
        <w:p w14:paraId="30976CFD" w14:textId="14447D1A"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1" w:history="1">
            <w:r w:rsidRPr="00D10785">
              <w:rPr>
                <w:rStyle w:val="Hyperlink"/>
                <w:noProof/>
              </w:rPr>
              <w:t>Candidate mechanism 1: Decline of gamete quality</w:t>
            </w:r>
            <w:r>
              <w:rPr>
                <w:noProof/>
                <w:webHidden/>
              </w:rPr>
              <w:tab/>
            </w:r>
            <w:r>
              <w:rPr>
                <w:noProof/>
                <w:webHidden/>
              </w:rPr>
              <w:fldChar w:fldCharType="begin"/>
            </w:r>
            <w:r>
              <w:rPr>
                <w:noProof/>
                <w:webHidden/>
              </w:rPr>
              <w:instrText xml:space="preserve"> PAGEREF _Toc140678271 \h </w:instrText>
            </w:r>
            <w:r>
              <w:rPr>
                <w:noProof/>
                <w:webHidden/>
              </w:rPr>
            </w:r>
            <w:r>
              <w:rPr>
                <w:noProof/>
                <w:webHidden/>
              </w:rPr>
              <w:fldChar w:fldCharType="separate"/>
            </w:r>
            <w:r>
              <w:rPr>
                <w:noProof/>
                <w:webHidden/>
              </w:rPr>
              <w:t>8</w:t>
            </w:r>
            <w:r>
              <w:rPr>
                <w:noProof/>
                <w:webHidden/>
              </w:rPr>
              <w:fldChar w:fldCharType="end"/>
            </w:r>
          </w:hyperlink>
        </w:p>
        <w:p w14:paraId="3C3CF99B" w14:textId="4B24FBFE"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2" w:history="1">
            <w:r w:rsidRPr="00D10785">
              <w:rPr>
                <w:rStyle w:val="Hyperlink"/>
                <w:noProof/>
              </w:rPr>
              <w:t>Candidate mechanism 2: Quality of parental care</w:t>
            </w:r>
            <w:r>
              <w:rPr>
                <w:noProof/>
                <w:webHidden/>
              </w:rPr>
              <w:tab/>
            </w:r>
            <w:r>
              <w:rPr>
                <w:noProof/>
                <w:webHidden/>
              </w:rPr>
              <w:fldChar w:fldCharType="begin"/>
            </w:r>
            <w:r>
              <w:rPr>
                <w:noProof/>
                <w:webHidden/>
              </w:rPr>
              <w:instrText xml:space="preserve"> PAGEREF _Toc140678272 \h </w:instrText>
            </w:r>
            <w:r>
              <w:rPr>
                <w:noProof/>
                <w:webHidden/>
              </w:rPr>
            </w:r>
            <w:r>
              <w:rPr>
                <w:noProof/>
                <w:webHidden/>
              </w:rPr>
              <w:fldChar w:fldCharType="separate"/>
            </w:r>
            <w:r>
              <w:rPr>
                <w:noProof/>
                <w:webHidden/>
              </w:rPr>
              <w:t>9</w:t>
            </w:r>
            <w:r>
              <w:rPr>
                <w:noProof/>
                <w:webHidden/>
              </w:rPr>
              <w:fldChar w:fldCharType="end"/>
            </w:r>
          </w:hyperlink>
        </w:p>
        <w:p w14:paraId="0A408508" w14:textId="7E5E74A7"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3" w:history="1">
            <w:r w:rsidRPr="00D10785">
              <w:rPr>
                <w:rStyle w:val="Hyperlink"/>
                <w:noProof/>
              </w:rPr>
              <w:t>Candidate mechanism 3: Age-specific resource allocation to repair vs. reproduction</w:t>
            </w:r>
            <w:r>
              <w:rPr>
                <w:noProof/>
                <w:webHidden/>
              </w:rPr>
              <w:tab/>
            </w:r>
            <w:r>
              <w:rPr>
                <w:noProof/>
                <w:webHidden/>
              </w:rPr>
              <w:fldChar w:fldCharType="begin"/>
            </w:r>
            <w:r>
              <w:rPr>
                <w:noProof/>
                <w:webHidden/>
              </w:rPr>
              <w:instrText xml:space="preserve"> PAGEREF _Toc140678273 \h </w:instrText>
            </w:r>
            <w:r>
              <w:rPr>
                <w:noProof/>
                <w:webHidden/>
              </w:rPr>
            </w:r>
            <w:r>
              <w:rPr>
                <w:noProof/>
                <w:webHidden/>
              </w:rPr>
              <w:fldChar w:fldCharType="separate"/>
            </w:r>
            <w:r>
              <w:rPr>
                <w:noProof/>
                <w:webHidden/>
              </w:rPr>
              <w:t>9</w:t>
            </w:r>
            <w:r>
              <w:rPr>
                <w:noProof/>
                <w:webHidden/>
              </w:rPr>
              <w:fldChar w:fldCharType="end"/>
            </w:r>
          </w:hyperlink>
        </w:p>
        <w:p w14:paraId="683C2F96" w14:textId="0E2846DC"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4" w:history="1">
            <w:r w:rsidRPr="00D10785">
              <w:rPr>
                <w:rStyle w:val="Hyperlink"/>
                <w:noProof/>
                <w:lang w:bidi="en-US"/>
              </w:rPr>
              <w:t>Discussion</w:t>
            </w:r>
            <w:r>
              <w:rPr>
                <w:noProof/>
                <w:webHidden/>
              </w:rPr>
              <w:tab/>
            </w:r>
            <w:r>
              <w:rPr>
                <w:noProof/>
                <w:webHidden/>
              </w:rPr>
              <w:fldChar w:fldCharType="begin"/>
            </w:r>
            <w:r>
              <w:rPr>
                <w:noProof/>
                <w:webHidden/>
              </w:rPr>
              <w:instrText xml:space="preserve"> PAGEREF _Toc140678274 \h </w:instrText>
            </w:r>
            <w:r>
              <w:rPr>
                <w:noProof/>
                <w:webHidden/>
              </w:rPr>
            </w:r>
            <w:r>
              <w:rPr>
                <w:noProof/>
                <w:webHidden/>
              </w:rPr>
              <w:fldChar w:fldCharType="separate"/>
            </w:r>
            <w:r>
              <w:rPr>
                <w:noProof/>
                <w:webHidden/>
              </w:rPr>
              <w:t>10</w:t>
            </w:r>
            <w:r>
              <w:rPr>
                <w:noProof/>
                <w:webHidden/>
              </w:rPr>
              <w:fldChar w:fldCharType="end"/>
            </w:r>
          </w:hyperlink>
        </w:p>
        <w:p w14:paraId="67FA89B9" w14:textId="48360D17"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5" w:history="1">
            <w:r w:rsidRPr="00D10785">
              <w:rPr>
                <w:rStyle w:val="Hyperlink"/>
                <w:noProof/>
                <w:lang w:bidi="en-US"/>
              </w:rPr>
              <w:t>Acknowledgements</w:t>
            </w:r>
            <w:r>
              <w:rPr>
                <w:noProof/>
                <w:webHidden/>
              </w:rPr>
              <w:tab/>
            </w:r>
            <w:r>
              <w:rPr>
                <w:noProof/>
                <w:webHidden/>
              </w:rPr>
              <w:fldChar w:fldCharType="begin"/>
            </w:r>
            <w:r>
              <w:rPr>
                <w:noProof/>
                <w:webHidden/>
              </w:rPr>
              <w:instrText xml:space="preserve"> PAGEREF _Toc140678275 \h </w:instrText>
            </w:r>
            <w:r>
              <w:rPr>
                <w:noProof/>
                <w:webHidden/>
              </w:rPr>
            </w:r>
            <w:r>
              <w:rPr>
                <w:noProof/>
                <w:webHidden/>
              </w:rPr>
              <w:fldChar w:fldCharType="separate"/>
            </w:r>
            <w:r>
              <w:rPr>
                <w:noProof/>
                <w:webHidden/>
              </w:rPr>
              <w:t>12</w:t>
            </w:r>
            <w:r>
              <w:rPr>
                <w:noProof/>
                <w:webHidden/>
              </w:rPr>
              <w:fldChar w:fldCharType="end"/>
            </w:r>
          </w:hyperlink>
        </w:p>
        <w:p w14:paraId="11825E31" w14:textId="64F8EBB5"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6" w:history="1">
            <w:r w:rsidRPr="00D10785">
              <w:rPr>
                <w:rStyle w:val="Hyperlink"/>
                <w:noProof/>
                <w:lang w:bidi="en-US"/>
              </w:rPr>
              <w:t>Data archiving</w:t>
            </w:r>
            <w:r>
              <w:rPr>
                <w:noProof/>
                <w:webHidden/>
              </w:rPr>
              <w:tab/>
            </w:r>
            <w:r>
              <w:rPr>
                <w:noProof/>
                <w:webHidden/>
              </w:rPr>
              <w:fldChar w:fldCharType="begin"/>
            </w:r>
            <w:r>
              <w:rPr>
                <w:noProof/>
                <w:webHidden/>
              </w:rPr>
              <w:instrText xml:space="preserve"> PAGEREF _Toc140678276 \h </w:instrText>
            </w:r>
            <w:r>
              <w:rPr>
                <w:noProof/>
                <w:webHidden/>
              </w:rPr>
            </w:r>
            <w:r>
              <w:rPr>
                <w:noProof/>
                <w:webHidden/>
              </w:rPr>
              <w:fldChar w:fldCharType="separate"/>
            </w:r>
            <w:r>
              <w:rPr>
                <w:noProof/>
                <w:webHidden/>
              </w:rPr>
              <w:t>12</w:t>
            </w:r>
            <w:r>
              <w:rPr>
                <w:noProof/>
                <w:webHidden/>
              </w:rPr>
              <w:fldChar w:fldCharType="end"/>
            </w:r>
          </w:hyperlink>
        </w:p>
        <w:p w14:paraId="51644B6D" w14:textId="456BE214"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7" w:history="1">
            <w:r w:rsidRPr="00D10785">
              <w:rPr>
                <w:rStyle w:val="Hyperlink"/>
                <w:noProof/>
                <w:lang w:bidi="en-US"/>
              </w:rPr>
              <w:t>References</w:t>
            </w:r>
            <w:r>
              <w:rPr>
                <w:noProof/>
                <w:webHidden/>
              </w:rPr>
              <w:tab/>
            </w:r>
            <w:r>
              <w:rPr>
                <w:noProof/>
                <w:webHidden/>
              </w:rPr>
              <w:fldChar w:fldCharType="begin"/>
            </w:r>
            <w:r>
              <w:rPr>
                <w:noProof/>
                <w:webHidden/>
              </w:rPr>
              <w:instrText xml:space="preserve"> PAGEREF _Toc140678277 \h </w:instrText>
            </w:r>
            <w:r>
              <w:rPr>
                <w:noProof/>
                <w:webHidden/>
              </w:rPr>
            </w:r>
            <w:r>
              <w:rPr>
                <w:noProof/>
                <w:webHidden/>
              </w:rPr>
              <w:fldChar w:fldCharType="separate"/>
            </w:r>
            <w:r>
              <w:rPr>
                <w:noProof/>
                <w:webHidden/>
              </w:rPr>
              <w:t>13</w:t>
            </w:r>
            <w:r>
              <w:rPr>
                <w:noProof/>
                <w:webHidden/>
              </w:rPr>
              <w:fldChar w:fldCharType="end"/>
            </w:r>
          </w:hyperlink>
        </w:p>
        <w:p w14:paraId="0FAE7555" w14:textId="24CAE43E"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8" w:history="1">
            <w:r w:rsidRPr="00D10785">
              <w:rPr>
                <w:rStyle w:val="Hyperlink"/>
                <w:noProof/>
                <w:lang w:bidi="en-US"/>
              </w:rPr>
              <w:t>Supplementary material</w:t>
            </w:r>
            <w:r>
              <w:rPr>
                <w:noProof/>
                <w:webHidden/>
              </w:rPr>
              <w:tab/>
            </w:r>
            <w:r>
              <w:rPr>
                <w:noProof/>
                <w:webHidden/>
              </w:rPr>
              <w:fldChar w:fldCharType="begin"/>
            </w:r>
            <w:r>
              <w:rPr>
                <w:noProof/>
                <w:webHidden/>
              </w:rPr>
              <w:instrText xml:space="preserve"> PAGEREF _Toc140678278 \h </w:instrText>
            </w:r>
            <w:r>
              <w:rPr>
                <w:noProof/>
                <w:webHidden/>
              </w:rPr>
            </w:r>
            <w:r>
              <w:rPr>
                <w:noProof/>
                <w:webHidden/>
              </w:rPr>
              <w:fldChar w:fldCharType="separate"/>
            </w:r>
            <w:r>
              <w:rPr>
                <w:noProof/>
                <w:webHidden/>
              </w:rPr>
              <w:t>18</w:t>
            </w:r>
            <w:r>
              <w:rPr>
                <w:noProof/>
                <w:webHidden/>
              </w:rPr>
              <w:fldChar w:fldCharType="end"/>
            </w:r>
          </w:hyperlink>
        </w:p>
        <w:p w14:paraId="18E66B6E" w14:textId="32D80476" w:rsidR="00663B35" w:rsidRDefault="000A5581">
          <w:r>
            <w:rPr>
              <w:rFonts w:eastAsiaTheme="majorEastAsia" w:cstheme="minorHAnsi"/>
              <w:color w:val="000000" w:themeColor="text1"/>
              <w:sz w:val="28"/>
              <w:szCs w:val="28"/>
              <w:lang w:val="en-US" w:bidi="en-US"/>
            </w:rPr>
            <w:fldChar w:fldCharType="end"/>
          </w:r>
        </w:p>
      </w:sdtContent>
    </w:sdt>
    <w:p w14:paraId="3F74D451" w14:textId="77777777" w:rsidR="0003289F" w:rsidRDefault="0003289F">
      <w:pPr>
        <w:rPr>
          <w:rFonts w:eastAsiaTheme="majorEastAsia" w:cstheme="majorBidi"/>
          <w:bCs/>
          <w:i/>
          <w:color w:val="000000" w:themeColor="text1"/>
          <w:sz w:val="28"/>
          <w:szCs w:val="28"/>
          <w:lang w:val="en-US" w:bidi="en-US"/>
        </w:rPr>
      </w:pPr>
      <w:r>
        <w:br w:type="page"/>
      </w:r>
    </w:p>
    <w:p w14:paraId="08E8B3E5" w14:textId="77777777" w:rsidR="00F26841" w:rsidRDefault="00F26841" w:rsidP="0003289F">
      <w:pPr>
        <w:pStyle w:val="Heading1"/>
        <w:sectPr w:rsidR="00F26841" w:rsidSect="000C569F">
          <w:footerReference w:type="default" r:id="rId13"/>
          <w:type w:val="continuous"/>
          <w:pgSz w:w="11906" w:h="16838"/>
          <w:pgMar w:top="1440" w:right="1440" w:bottom="1440" w:left="1440" w:header="708" w:footer="708" w:gutter="0"/>
          <w:pgNumType w:start="1"/>
          <w:cols w:space="708"/>
          <w:docGrid w:linePitch="360"/>
        </w:sectPr>
      </w:pPr>
    </w:p>
    <w:p w14:paraId="6C1D25DD" w14:textId="6A2C458B" w:rsidR="00241518" w:rsidRDefault="0003289F" w:rsidP="0003289F">
      <w:pPr>
        <w:pStyle w:val="Heading1"/>
      </w:pPr>
      <w:r>
        <w:lastRenderedPageBreak/>
        <w:t>Introduction</w:t>
      </w:r>
    </w:p>
    <w:p w14:paraId="7D1414A9" w14:textId="77777777" w:rsidR="0003289F" w:rsidRDefault="0003289F" w:rsidP="00700A11">
      <w:pPr>
        <w:jc w:val="both"/>
        <w:rPr>
          <w:i/>
          <w:iCs/>
        </w:rPr>
      </w:pPr>
    </w:p>
    <w:p w14:paraId="0EBC2978" w14:textId="77777777" w:rsidR="00E7723A" w:rsidRDefault="00E7723A" w:rsidP="00E7723A">
      <w:pPr>
        <w:jc w:val="both"/>
      </w:pPr>
      <w:r>
        <w:t xml:space="preserve">Biological ageing, or senescence, is characterized by the physiological deterioration of an organism, which negatively affects the reproductive capacity and fitness of an individual </w:t>
      </w:r>
      <w:r>
        <w:rPr>
          <w:rFonts w:asciiTheme="minorHAnsi" w:hAnsiTheme="minorHAnsi" w:cstheme="minorBidi"/>
        </w:rPr>
        <w:fldChar w:fldCharType="begin"/>
      </w:r>
      <w:r>
        <w:instrText>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w:instrText>
      </w:r>
      <w:r>
        <w:fldChar w:fldCharType="separate"/>
      </w:r>
      <w:r>
        <w:t>(Maklakov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heme="minorHAnsi" w:hAnsiTheme="minorHAnsi" w:cstheme="minorBidi"/>
        </w:rPr>
        <w:fldChar w:fldCharType="begin"/>
      </w:r>
      <w:r>
        <w:instrText>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A negative correlation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heme="minorHAnsi" w:hAnsiTheme="minorHAnsi" w:cstheme="minorBidi"/>
        </w:rPr>
        <w:fldChar w:fldCharType="begin"/>
      </w:r>
      <w:r>
        <w:instrText>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Lansing, 1947; Monaghan et al., 2020)</w:t>
      </w:r>
      <w:r>
        <w:fldChar w:fldCharType="end"/>
      </w:r>
      <w:r>
        <w:t xml:space="preserve">. Following this seminal work, the Lansing effect has been studied in a range of organisms; though with highly inconsistent results. In European rabbits increasing maternal age results in reduced lifetime reproductive success, but increased survival of offspring </w:t>
      </w:r>
      <w:r>
        <w:rPr>
          <w:rFonts w:asciiTheme="minorHAnsi" w:hAnsiTheme="minorHAnsi" w:cstheme="minorBidi"/>
        </w:rPr>
        <w:fldChar w:fldCharType="begin"/>
      </w:r>
      <w:r>
        <w:instrText>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w:instrText>
      </w:r>
      <w:r>
        <w:fldChar w:fldCharType="separate"/>
      </w:r>
      <w:r>
        <w:t>(Rödel et al., 2009)</w:t>
      </w:r>
      <w:r>
        <w:fldChar w:fldCharType="end"/>
      </w:r>
      <w:r>
        <w:t xml:space="preserve">. In Asian elephants the opposite occurs; an increase in maternal age results in reduced survival of their offspring but an increase in the offspring’s lifetime reproductive success </w:t>
      </w:r>
      <w:r>
        <w:rPr>
          <w:rFonts w:asciiTheme="minorHAnsi" w:hAnsiTheme="minorHAnsi" w:cstheme="minorBidi"/>
        </w:rPr>
        <w:fldChar w:fldCharType="begin"/>
      </w:r>
      <w:r>
        <w:instrText>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w:instrText>
      </w:r>
      <w:r>
        <w:fldChar w:fldCharType="separate"/>
      </w:r>
      <w:r>
        <w:t>(Reichert et al., 2020)</w:t>
      </w:r>
      <w:r>
        <w:fldChar w:fldCharType="end"/>
      </w:r>
      <w:r>
        <w:t xml:space="preserve">. Such an increase has also been found in yellow-bellied Marmots </w:t>
      </w:r>
      <w:r>
        <w:rPr>
          <w:rFonts w:asciiTheme="minorHAnsi" w:hAnsiTheme="minorHAnsi" w:cstheme="minorBidi"/>
        </w:rPr>
        <w:fldChar w:fldCharType="begin"/>
      </w:r>
      <w:r>
        <w:instrText>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w:instrText>
      </w:r>
      <w:r>
        <w:fldChar w:fldCharType="separate"/>
      </w:r>
      <w:r>
        <w:t>(Kroeger et al., 2020)</w:t>
      </w:r>
      <w:r>
        <w:fldChar w:fldCharType="end"/>
      </w:r>
      <w:r>
        <w:t xml:space="preserve">. In both the common tern as well as in great tits a decrease in lifetime reproductive success with increasing maternal age has been demonstrated </w:t>
      </w:r>
      <w:r>
        <w:rPr>
          <w:rFonts w:asciiTheme="minorHAnsi" w:hAnsiTheme="minorHAnsi" w:cstheme="minorBidi"/>
        </w:rPr>
        <w:fldChar w:fldCharType="begin"/>
      </w:r>
      <w:r>
        <w:instrText>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w:instrText>
      </w:r>
      <w:r>
        <w:fldChar w:fldCharType="separate"/>
      </w:r>
      <w:r>
        <w:t>(Bouwhuis et al., 2010, 2015)</w:t>
      </w:r>
      <w:r>
        <w:fldChar w:fldCharType="end"/>
      </w:r>
      <w:r>
        <w:t xml:space="preserve">. In house sparrows increasing parental age results in a negative effect on lifetime fitness of the offspring </w:t>
      </w:r>
      <w:r>
        <w:rPr>
          <w:rFonts w:asciiTheme="minorHAnsi" w:hAnsiTheme="minorHAnsi" w:cstheme="minorBidi"/>
        </w:rPr>
        <w:fldChar w:fldCharType="begin"/>
      </w:r>
      <w:r>
        <w:instrText>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w:instrText>
      </w:r>
      <w:r>
        <w:fldChar w:fldCharType="separate"/>
      </w:r>
      <w:r>
        <w:t>(Schroeder et al., 2015)</w:t>
      </w:r>
      <w:r>
        <w:fldChar w:fldCharType="end"/>
      </w:r>
      <w:r>
        <w:t xml:space="preserve">. In the Seychelles warbler, maternal age negatively affects offspring lifespan, although such a correlation does not seem to occur between paternal age and offspring lifespan </w:t>
      </w:r>
      <w:r>
        <w:rPr>
          <w:rFonts w:asciiTheme="minorHAnsi" w:hAnsiTheme="minorHAnsi" w:cstheme="minorBidi"/>
        </w:rPr>
        <w:fldChar w:fldCharType="begin"/>
      </w:r>
      <w:r>
        <w:instrText>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w:instrText>
      </w:r>
      <w:r>
        <w:fldChar w:fldCharType="separate"/>
      </w:r>
      <w:r>
        <w:t>(Sparks et al., 2022)</w:t>
      </w:r>
      <w:r>
        <w:fldChar w:fldCharType="end"/>
      </w:r>
      <w:r>
        <w:t xml:space="preserve">. In </w:t>
      </w:r>
      <w:r>
        <w:rPr>
          <w:i/>
          <w:iCs/>
        </w:rPr>
        <w:t>Drosophila</w:t>
      </w:r>
      <w:r>
        <w:t xml:space="preserve"> fruit flies, both positive </w:t>
      </w:r>
      <w:r>
        <w:rPr>
          <w:rFonts w:asciiTheme="minorHAnsi" w:hAnsiTheme="minorHAnsi" w:cstheme="minorBidi"/>
        </w:rPr>
        <w:fldChar w:fldCharType="begin"/>
      </w:r>
      <w:r>
        <w:instrText>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w:instrText>
      </w:r>
      <w:r>
        <w:fldChar w:fldCharType="separate"/>
      </w:r>
      <w:r>
        <w:t>(Krishna et al., 2012)</w:t>
      </w:r>
      <w:r>
        <w:fldChar w:fldCharType="end"/>
      </w:r>
      <w:r>
        <w:t xml:space="preserve">, negative </w:t>
      </w:r>
      <w:r>
        <w:rPr>
          <w:rFonts w:asciiTheme="minorHAnsi" w:hAnsiTheme="minorHAnsi" w:cstheme="minorBidi"/>
        </w:rPr>
        <w:fldChar w:fldCharType="begin"/>
      </w:r>
      <w:r>
        <w:instrText>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w:instrText>
      </w:r>
      <w:r>
        <w:fldChar w:fldCharType="separate"/>
      </w:r>
      <w:r>
        <w:t>(Hercus &amp; Hoffmann, 2000; Kern et al., 2001; Price &amp; Hansen, 1998; Priest et al., 2002)</w:t>
      </w:r>
      <w:r>
        <w:fldChar w:fldCharType="end"/>
      </w:r>
      <w:r>
        <w:t xml:space="preserve">, population-specific </w:t>
      </w:r>
      <w:r>
        <w:rPr>
          <w:rFonts w:asciiTheme="minorHAnsi" w:hAnsiTheme="minorHAnsi" w:cstheme="minorBidi"/>
        </w:rPr>
        <w:fldChar w:fldCharType="begin"/>
      </w:r>
      <w:r>
        <w:instrText>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w:instrText>
      </w:r>
      <w:r>
        <w:fldChar w:fldCharType="separate"/>
      </w:r>
      <w:r>
        <w:t>(Yılmaz et al., 2008)</w:t>
      </w:r>
      <w:r>
        <w:fldChar w:fldCharType="end"/>
      </w:r>
      <w:r>
        <w:t xml:space="preserve"> and strain-specific </w:t>
      </w:r>
      <w:r>
        <w:rPr>
          <w:rFonts w:asciiTheme="minorHAnsi" w:hAnsiTheme="minorHAnsi" w:cstheme="minorBidi"/>
        </w:rPr>
        <w:fldChar w:fldCharType="begin"/>
      </w:r>
      <w:r>
        <w:instrText>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w:instrText>
      </w:r>
      <w:r>
        <w:fldChar w:fldCharType="separate"/>
      </w:r>
      <w:r>
        <w:t>(Lee et al., 2019)</w:t>
      </w:r>
      <w:r>
        <w:fldChar w:fldCharType="end"/>
      </w:r>
      <w:r>
        <w:t xml:space="preserve"> relations between parental age and offspring lifespan have been found. </w:t>
      </w:r>
    </w:p>
    <w:p w14:paraId="2BE0B76A" w14:textId="11075305" w:rsidR="006A2BB3" w:rsidRDefault="00E7723A" w:rsidP="006A2BB3">
      <w:pPr>
        <w:jc w:val="both"/>
      </w:pPr>
      <w:r>
        <w:tab/>
      </w:r>
      <w:r w:rsidR="006A2BB3">
        <w:t>Theoretical models have demonstrated that a Lansing effect can readily evolve because selection against deleterious maternal senescence effects on offspring declines with increasing maternal age (</w:t>
      </w:r>
      <w:proofErr w:type="spellStart"/>
      <w:r w:rsidR="006A2BB3">
        <w:t>Moorad</w:t>
      </w:r>
      <w:proofErr w:type="spellEnd"/>
      <w:r w:rsidR="006A2BB3">
        <w:t xml:space="preserve"> &amp; </w:t>
      </w:r>
      <w:proofErr w:type="spellStart"/>
      <w:r w:rsidR="006A2BB3">
        <w:t>Nussey</w:t>
      </w:r>
      <w:proofErr w:type="spellEnd"/>
      <w:r w:rsidR="006A2BB3">
        <w:t xml:space="preserve"> 2016; Hernández et al. 2020). However, a Lansing effect might also be counteracted – at least to a certain extent – by an age-specific parental investment into reproduction vs. somatic repair. The theory of ‘terminal investment’ predicts that individuals should invest more </w:t>
      </w:r>
      <w:r w:rsidR="008F79BC">
        <w:t>i</w:t>
      </w:r>
      <w:r w:rsidR="006A2BB3">
        <w:t xml:space="preserve">n reproduction at the end of their lifetime to prevent resources going to waste </w:t>
      </w:r>
      <w:r w:rsidR="006A2BB3">
        <w:fldChar w:fldCharType="begin"/>
      </w:r>
      <w:r w:rsidR="006A2BB3">
        <w:instrText xml:space="preserve"> ADDIN ZOTERO_ITEM CSL_CITATION {"citationID":"TqDPzftl","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6A2BB3">
        <w:fldChar w:fldCharType="separate"/>
      </w:r>
      <w:r w:rsidR="006A2BB3">
        <w:rPr>
          <w:noProof/>
        </w:rPr>
        <w:t>(Clutton-Brock, 1984; Duffield et al., 2017)</w:t>
      </w:r>
      <w:r w:rsidR="006A2BB3">
        <w:fldChar w:fldCharType="end"/>
      </w:r>
      <w:r w:rsidR="006A2BB3">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sidR="006A2BB3">
        <w:rPr>
          <w:rFonts w:asciiTheme="minorHAnsi" w:hAnsiTheme="minorHAnsi" w:cstheme="minorBidi"/>
        </w:rPr>
        <w:fldChar w:fldCharType="begin"/>
      </w:r>
      <w:r w:rsidR="00926EBC">
        <w:instrText xml:space="preserve"> ADDIN ZOTERO_ITEM CSL_CITATION {"citationID":"goHiCmxS","properties":{"formattedCitation":"(McNamara et al., 2009)","plainCitation":"(McNamara et al., 2009)","dontUpdate":true,"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sidR="006A2BB3">
        <w:fldChar w:fldCharType="separate"/>
      </w:r>
      <w:r w:rsidR="006A2BB3">
        <w:t>(McNamara et al., 2009; van den Heuvel et al. 2009)</w:t>
      </w:r>
      <w:r w:rsidR="006A2BB3">
        <w:fldChar w:fldCharType="end"/>
      </w:r>
      <w:r w:rsidR="006A2BB3">
        <w:t xml:space="preserve">. </w:t>
      </w:r>
    </w:p>
    <w:p w14:paraId="15CBACBD" w14:textId="5BD5B48A" w:rsidR="00E7723A" w:rsidRDefault="00E7723A" w:rsidP="006A2BB3">
      <w:pPr>
        <w:ind w:firstLine="720"/>
        <w:jc w:val="both"/>
        <w:rPr>
          <w:color w:val="000000" w:themeColor="text1"/>
        </w:rPr>
      </w:pPr>
      <w:r>
        <w:t xml:space="preserve">Mechanistically, the Lansing effect could be explained by a variety of proximate factors (Monaghan et al. 2020). For instance, the Lansing effect could be caused by a decline in gamete quality. It has long been believed that gametes are ageless; however, this is not the case </w:t>
      </w:r>
      <w:r>
        <w:rPr>
          <w:rFonts w:asciiTheme="minorHAnsi" w:hAnsiTheme="minorHAnsi" w:cstheme="minorBidi"/>
        </w:rPr>
        <w:fldChar w:fldCharType="begin"/>
      </w:r>
      <w:r>
        <w:instrText>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In most of the metazoan animals, females produce gametes early in development and store them for later use. During this storage, damage accumulation can occur, leading to a decline in gamete quality</w:t>
      </w:r>
      <w:r w:rsidR="00BD077A">
        <w:t xml:space="preserve"> </w:t>
      </w:r>
      <w:r w:rsidR="00BD077A">
        <w:fldChar w:fldCharType="begin"/>
      </w:r>
      <w:r w:rsidR="00BD077A">
        <w:instrText xml:space="preserve"> ADDIN ZOTERO_ITEM CSL_CITATION {"citationID":"lPXqB80Y","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BD077A">
        <w:fldChar w:fldCharType="separate"/>
      </w:r>
      <w:r w:rsidR="00BD077A">
        <w:rPr>
          <w:noProof/>
        </w:rPr>
        <w:t>(Monaghan &amp; Metcalfe, 2019; Ziyue Gao et al., 2018)</w:t>
      </w:r>
      <w:r w:rsidR="00BD077A">
        <w:fldChar w:fldCharType="end"/>
      </w:r>
      <w:r>
        <w:t xml:space="preserve">. </w:t>
      </w:r>
      <w:r w:rsidR="00A6017A">
        <w:t>Males, however, produce their gametes from stem cells as needed over their lifetime</w:t>
      </w:r>
      <w:r>
        <w:t>. A proliferation phase is entered upon requirement</w:t>
      </w:r>
      <w:r w:rsidR="00EC2A1A">
        <w:t>. T</w:t>
      </w:r>
      <w:r>
        <w:t>his can result in spermatogonia stem cell exhaustion over time</w:t>
      </w:r>
      <w:r w:rsidR="00EC2A1A">
        <w:t xml:space="preserve"> and thus a decrease in gamete quality </w:t>
      </w:r>
      <w:r w:rsidR="00EC2A1A">
        <w:rPr>
          <w:rFonts w:asciiTheme="minorHAnsi" w:hAnsiTheme="minorHAnsi" w:cstheme="minorBidi"/>
        </w:rPr>
        <w:fldChar w:fldCharType="begin"/>
      </w:r>
      <w:r w:rsidR="00EC2A1A">
        <w:instrText>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w:instrText>
      </w:r>
      <w:r w:rsidR="00EC2A1A">
        <w:fldChar w:fldCharType="separate"/>
      </w:r>
      <w:r w:rsidR="00EC2A1A">
        <w:t>(Monaghan &amp; Metcalfe, 2019; Pohl et al., 2021)</w:t>
      </w:r>
      <w:r w:rsidR="00EC2A1A">
        <w:fldChar w:fldCharType="end"/>
      </w:r>
      <w:r w:rsidR="00EC2A1A">
        <w:t>.</w:t>
      </w:r>
      <w:r w:rsidR="00EC2A1A">
        <w:t xml:space="preserve"> In some species, e.g. ants, females also store sperm</w:t>
      </w:r>
      <w:r w:rsidR="008F79BC">
        <w:t xml:space="preserve">, </w:t>
      </w:r>
      <w:r w:rsidR="00EC2A1A">
        <w:t xml:space="preserve">then damage could </w:t>
      </w:r>
      <w:r w:rsidR="00EC2A1A">
        <w:lastRenderedPageBreak/>
        <w:t xml:space="preserve">accumulate in the stored sperm </w:t>
      </w:r>
      <w:r w:rsidR="00EC2A1A">
        <w:fldChar w:fldCharType="begin"/>
      </w:r>
      <w:r w:rsidR="00EC2A1A">
        <w:instrText xml:space="preserve"> ADDIN ZOTERO_ITEM CSL_CITATION {"citationID":"BVoALHCc","properties":{"formattedCitation":"(Den Boer et al., 2009)","plainCitation":"(Den Boer et al., 2009)","noteIndex":0},"citationItems":[{"id":61,"uris":["http://zotero.org/users/11930833/items/ZVWKVUSW"],"itemData":{"id":61,"type":"article-journal","abstract":"In many species, females store sperm between copulation and egg fertilization, but the consequences of sperm storage and patterns of sperm use for female life history and reproductive success have not been investigated in great detail. In hymenopteran insect societies (ants, bees, wasps), reproduction is usually monopolized by one or relatively few queens, who mate only during a brief period early in life and store sperm for later use. The queens of some ants are particularly long-lived and have the potential to produce millions of offspring during their life. To do so, queens store many sperm cells, and this sperm must remain viable throughout the years of storage. Queens should also be under strong selection to use stored sperm prudently when fertilizing eggs. We used the leaf-cutter ant Atta colombica to investigate the dynamics of sperm use during egg fertilization. We show that queens are able to fertilize close to 100 per cent of the eggs and that the average sperm use per egg is very low, but increases with queen age. The robustness of stored sperm was found to decrease with years of storage, signifying that senescence affects sperm either directly or indirectly via the declining glandular secretions or deteriorating sperm-storage organs. We evaluate our findings with a heuristic model, which suggests that the average queen has sperm for almost 9 years of normal colony development. We discuss the extent to which leaf-cutter ant queens have been able to optimize their sperm expenditure and infer that our observed averages of sperm number, sperm robustness and sperm use are consistent with sperm depletion being a significant cause of mortality of mature colonies of Atta leaf-cutter ants.","container-title":"Proceedings of the Royal Society of London: series B","DOI":"10.1098/rspb.2009.1184","ISSN":"0962-8452","issue":"1675","journalAbbreviation":"Proceedings of the Royal Society of London: series B","page":"3945-3953","title":"Prudent sperm use by leaf-cutter ant queens","volume":"276","author":[{"family":"Den Boer","given":"S.P.A."},{"family":"Baer","given":"Boris"},{"family":"Dreier","given":"S."},{"family":"Aron","given":"S."},{"family":"Nash","given":"D.R."},{"family":"Boomsma","given":"J.J."}],"issued":{"date-parts":[["2009"]]}}}],"schema":"https://github.com/citation-style-language/schema/raw/master/csl-citation.json"} </w:instrText>
      </w:r>
      <w:r w:rsidR="00EC2A1A">
        <w:fldChar w:fldCharType="separate"/>
      </w:r>
      <w:r w:rsidR="00EC2A1A">
        <w:rPr>
          <w:noProof/>
        </w:rPr>
        <w:t>(Den Boer et al., 2009)</w:t>
      </w:r>
      <w:r w:rsidR="00EC2A1A">
        <w:fldChar w:fldCharType="end"/>
      </w:r>
      <w:r w:rsidR="00EC2A1A">
        <w:t xml:space="preserve">. </w:t>
      </w:r>
      <w:r>
        <w:t xml:space="preserve">Another proposed mechanism for the Lansing effect is a decline in the quality of parental care; for instance, older parents might have lower foraging success and therefore provide less food to their offspring </w:t>
      </w:r>
      <w:r>
        <w:fldChar w:fldCharType="begin"/>
      </w:r>
      <w:r>
        <w:instrText xml:space="preserve"> ADDIN ZOTERO_ITEM CSL_CITATION {"citationID":"Btl6RwE6","properties":{"formattedCitation":"(Monaghan et al., 2020; Muller et al., 2017; Sparks et al., 2022)","plainCitation":"(Monaghan et al., 2020; Muller et al., 2017;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Monaghan et al., 2020; Muller et al., 2017; Sparks et al., 2022)</w:t>
      </w:r>
      <w:r>
        <w:fldChar w:fldCharType="end"/>
      </w:r>
      <w:r>
        <w:t xml:space="preserve">. Another possibility is that age-specific parental investment into repair vs. reproduction causes a Lansing effect </w:t>
      </w:r>
      <w:r>
        <w:rPr>
          <w:rFonts w:asciiTheme="minorHAnsi" w:hAnsiTheme="minorHAnsi" w:cstheme="minorBidi"/>
        </w:rPr>
        <w:fldChar w:fldCharType="begin"/>
      </w:r>
      <w:r w:rsidR="00926EBC">
        <w:instrText xml:space="preserve"> ADDIN ZOTERO_ITEM CSL_CITATION {"citationID":"O1Tx194I","properties":{"formattedCitation":"(van den Heuvel et al., 2016)","plainCitation":"(van den Heuvel et al., 2016)","dontUpdate":true,"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color w:val="000000" w:themeColor="text1"/>
        </w:rPr>
        <w:t>(McNamara et al. 2009; van den Heuvel et al., 2016)</w:t>
      </w:r>
      <w:r>
        <w:fldChar w:fldCharType="end"/>
      </w:r>
      <w:r>
        <w:rPr>
          <w:color w:val="000000" w:themeColor="text1"/>
        </w:rPr>
        <w:t xml:space="preserve">. </w:t>
      </w:r>
      <w:r>
        <w:t xml:space="preserve">In order to better understand why and how parental age can affect offspring quality and lifespan, it is necessary to evaluate whether these candidate mechanisms can indeed cause a Lansing effect. </w:t>
      </w:r>
    </w:p>
    <w:p w14:paraId="41AE9ED5" w14:textId="4905D242" w:rsidR="00E7723A" w:rsidRDefault="00E7723A" w:rsidP="00E7723A">
      <w:pPr>
        <w:jc w:val="both"/>
      </w:pPr>
      <w:r>
        <w:rPr>
          <w:i/>
          <w:iCs/>
        </w:rPr>
        <w:tab/>
      </w:r>
      <w:r>
        <w:t>Here, we present evolutionary individual-based simulation models to examine which mechanisms can contribute to the Lansing effect</w:t>
      </w:r>
      <w:r w:rsidR="00D053F2">
        <w:t xml:space="preserve">. </w:t>
      </w:r>
      <w:r>
        <w:t>In our models, we implemented multiple</w:t>
      </w:r>
      <w:r w:rsidR="008F79BC">
        <w:t xml:space="preserve"> candidate</w:t>
      </w:r>
      <w:r>
        <w:t xml:space="preserve"> mechanisms, such as a decline in gamete quality, a decline in parental care with increasing parental age, or a parental age-specific allocation of resources to repair vs. reproduction, which all could generate or modul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2EDA4E5C" w:rsidR="001D211F" w:rsidRPr="001C2641" w:rsidRDefault="001D211F" w:rsidP="006A112D">
      <w:pPr>
        <w:pStyle w:val="Heading1"/>
      </w:pPr>
      <w:bookmarkStart w:id="2" w:name="_Toc140678261"/>
      <w:r w:rsidRPr="001C2641">
        <w:lastRenderedPageBreak/>
        <w:t>Methods</w:t>
      </w:r>
      <w:bookmarkEnd w:id="2"/>
    </w:p>
    <w:p w14:paraId="66010DCF" w14:textId="77777777" w:rsidR="001D211F" w:rsidRDefault="001D211F" w:rsidP="001D211F">
      <w:pPr>
        <w:jc w:val="both"/>
        <w:rPr>
          <w:i/>
          <w:iCs/>
        </w:rPr>
      </w:pPr>
    </w:p>
    <w:p w14:paraId="517BB137" w14:textId="77777777" w:rsidR="001D211F" w:rsidRDefault="001D211F" w:rsidP="006A112D">
      <w:pPr>
        <w:pStyle w:val="Heading2"/>
        <w:rPr>
          <w:b w:val="0"/>
        </w:rPr>
      </w:pPr>
      <w:bookmarkStart w:id="3" w:name="_Toc140678262"/>
      <w:r w:rsidRPr="0008489D">
        <w:t>Individual-based simulation model</w:t>
      </w:r>
      <w:bookmarkEnd w:id="3"/>
    </w:p>
    <w:p w14:paraId="114A5DDB" w14:textId="65BFE8D4"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 </w:t>
      </w:r>
      <w:r w:rsidRPr="00DC4325">
        <w:fldChar w:fldCharType="begin"/>
      </w:r>
      <w:r w:rsidRPr="00DC4325">
        <w:instrText xml:space="preserve"> REF _Ref137635543 \h </w:instrText>
      </w:r>
      <w:r>
        <w:instrText xml:space="preserve"> \* MERGEFORMAT </w:instrText>
      </w:r>
      <w:r w:rsidRPr="00DC4325">
        <w:fldChar w:fldCharType="separate"/>
      </w:r>
      <w:r w:rsidRPr="00DC4325">
        <w:t>Table 1</w:t>
      </w:r>
      <w:r w:rsidRPr="00DC4325">
        <w:fldChar w:fldCharType="end"/>
      </w:r>
      <w:r w:rsidRPr="00DC4325">
        <w:t>).</w:t>
      </w:r>
      <w:r>
        <w:t xml:space="preserve"> </w:t>
      </w:r>
      <w:r w:rsidR="003F2777">
        <w:t xml:space="preserve">Females produce gametes at the beginning of their lives. Males possess </w:t>
      </w:r>
      <w:r w:rsidR="00732E5D">
        <w:t xml:space="preserve">a constant number of stem cells </w:t>
      </w:r>
      <w:proofErr w:type="spellStart"/>
      <w:r w:rsidR="00732E5D" w:rsidRPr="003037F0">
        <w:rPr>
          <w:i/>
          <w:iCs/>
        </w:rPr>
        <w:t>n</w:t>
      </w:r>
      <w:r w:rsidR="00732E5D" w:rsidRPr="003037F0">
        <w:rPr>
          <w:i/>
          <w:iCs/>
          <w:vertAlign w:val="subscript"/>
        </w:rPr>
        <w:t>sc</w:t>
      </w:r>
      <w:proofErr w:type="spellEnd"/>
      <w:r w:rsidR="00732E5D">
        <w:t xml:space="preserve">, </w:t>
      </w:r>
      <w:r w:rsidR="003F2777">
        <w:t xml:space="preserve">from which they produce gametes as needed. </w:t>
      </w:r>
      <w:r w:rsidR="00926C35">
        <w:t xml:space="preserve">Recombination happens upon generation of gametes. </w:t>
      </w:r>
      <w:r w:rsidR="00732E5D">
        <w:t>Every time step, female gametes and male stem cells undergo mutations, and</w:t>
      </w:r>
      <w:r>
        <w:t xml:space="preserve"> </w:t>
      </w:r>
      <w:proofErr w:type="gramStart"/>
      <w:r>
        <w:t>female</w:t>
      </w:r>
      <w:r w:rsidR="00732E5D">
        <w:t>s</w:t>
      </w:r>
      <w:proofErr w:type="gramEnd"/>
      <w:r>
        <w:t xml:space="preserve"> mate with a random male </w:t>
      </w:r>
      <w:r w:rsidR="00732E5D">
        <w:t xml:space="preserve">using their gametes to </w:t>
      </w:r>
      <w:r>
        <w:t xml:space="preserve">generate </w:t>
      </w:r>
      <w:r>
        <w:rPr>
          <w:i/>
          <w:iCs/>
        </w:rPr>
        <w:t xml:space="preserve">o </w:t>
      </w:r>
      <w:r>
        <w:t>offspring.</w:t>
      </w:r>
      <w:r w:rsidR="00926C35">
        <w:t xml:space="preserve"> </w:t>
      </w:r>
      <w:r>
        <w:t>The offspring replace adult females or males that die.</w:t>
      </w:r>
    </w:p>
    <w:p w14:paraId="6CFF49FC" w14:textId="687D0C75" w:rsidR="001D211F" w:rsidRPr="00DC4AA0" w:rsidRDefault="001D211F" w:rsidP="001D211F">
      <w:pPr>
        <w:jc w:val="both"/>
      </w:pPr>
      <w:r>
        <w:tab/>
        <w:t xml:space="preserve">We model different </w:t>
      </w:r>
      <w:r w:rsidR="00643301">
        <w:t xml:space="preserve">candidate </w:t>
      </w:r>
      <w:r>
        <w:t xml:space="preserve">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4E9352BF" w:rsidR="001D211F" w:rsidRPr="00DC4AA0" w:rsidRDefault="00000000"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i</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0CDB3520" w14:textId="77777777" w:rsidR="001D211F" w:rsidRDefault="001D211F" w:rsidP="001D211F">
      <w:r w:rsidRPr="00DC4AA0">
        <w:t xml:space="preserve">where </w:t>
      </w:r>
      <w:r w:rsidRPr="00095FA0">
        <w:t>the</w:t>
      </w:r>
      <w:r w:rsidRPr="00DC4AA0">
        <w:t xml:space="preserve"> different mechanisms have a multiplicative effect on survival. </w:t>
      </w:r>
    </w:p>
    <w:p w14:paraId="5091B277" w14:textId="77777777" w:rsidR="001D211F" w:rsidRDefault="001D211F" w:rsidP="001D211F"/>
    <w:p w14:paraId="00784EA9" w14:textId="77777777" w:rsidR="001D211F" w:rsidRDefault="001D211F" w:rsidP="001D211F">
      <w:r w:rsidRPr="00DC4AA0">
        <w:t xml:space="preserve">An overview of the occurrence of mutation per mechanism can be found in </w:t>
      </w:r>
      <w:r w:rsidRPr="00DC4AA0">
        <w:fldChar w:fldCharType="begin"/>
      </w:r>
      <w:r w:rsidRPr="00DC4AA0">
        <w:instrText xml:space="preserve"> REF _Ref139291371 \h </w:instrText>
      </w:r>
      <w:r>
        <w:instrText xml:space="preserve"> \* MERGEFORMAT </w:instrText>
      </w:r>
      <w:r w:rsidRPr="00DC4AA0">
        <w:fldChar w:fldCharType="separate"/>
      </w:r>
      <w:r w:rsidRPr="00DC4AA0">
        <w:t xml:space="preserve">Figure </w:t>
      </w:r>
      <w:r w:rsidRPr="00DC4AA0">
        <w:rPr>
          <w:noProof/>
        </w:rPr>
        <w:t>1</w:t>
      </w:r>
      <w:r w:rsidRPr="00DC4AA0">
        <w:fldChar w:fldCharType="end"/>
      </w:r>
      <w:r w:rsidRPr="00DC4AA0">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6FB1A35D"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w:t>
            </w:r>
            <w:r w:rsidR="00D43766">
              <w:t xml:space="preserve"> breeding</w:t>
            </w:r>
            <w:r>
              <w:t xml:space="preserve">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19CD6A68"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w:t>
            </w:r>
            <w:r w:rsidR="00D43766">
              <w:t xml:space="preserve"> of</w:t>
            </w:r>
            <w:r>
              <w:t xml:space="preserve">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5287BEEA" w:rsidR="001D211F" w:rsidRPr="00231D90" w:rsidRDefault="00000000" w:rsidP="00314A4E">
            <w:pPr>
              <w:rPr>
                <w:i/>
                <w:iCs/>
                <w:vertAlign w:val="subscript"/>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b</m:t>
                    </m:r>
                  </m:sub>
                </m:sSub>
              </m:oMath>
            </m:oMathPara>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058B7B8C" w:rsidR="001D211F" w:rsidRPr="00231D90" w:rsidRDefault="00000000"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a</m:t>
                    </m:r>
                  </m:sub>
                </m:sSub>
              </m:oMath>
            </m:oMathPara>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60A5770B" w:rsidR="001D211F" w:rsidRPr="00231D90" w:rsidRDefault="00231D90" w:rsidP="00314A4E">
            <w:pPr>
              <w:rPr>
                <w:i/>
                <w:iCs/>
                <w:vertAlign w:val="subscript"/>
              </w:rPr>
            </w:pPr>
            <w:r>
              <w:rPr>
                <w:i/>
                <w:iCs/>
              </w:rPr>
              <w:t>b</w:t>
            </w:r>
            <w:r>
              <w:rPr>
                <w:i/>
                <w:iCs/>
                <w:vertAlign w:val="subscript"/>
              </w:rPr>
              <w:t>s</w:t>
            </w:r>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322231DA" w:rsidR="001D211F" w:rsidRPr="00775131" w:rsidRDefault="009A5824" w:rsidP="00314A4E">
            <w:pPr>
              <w:rPr>
                <w:rFonts w:eastAsia="Calibri"/>
                <w:b w:val="0"/>
                <w:bCs w:val="0"/>
                <w:iCs/>
              </w:rPr>
            </w:pPr>
            <w:proofErr w:type="spellStart"/>
            <w:r>
              <w:rPr>
                <w:i/>
                <w:iCs/>
              </w:rPr>
              <w:t>b</w:t>
            </w:r>
            <w:r>
              <w:rPr>
                <w:i/>
                <w:iCs/>
                <w:vertAlign w:val="subscript"/>
              </w:rPr>
              <w:t>r</w:t>
            </w:r>
            <w:proofErr w:type="spellEnd"/>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240D78DB" w:rsidR="001D211F" w:rsidRPr="003037F0" w:rsidRDefault="00B86C0D" w:rsidP="00314A4E">
            <w:pPr>
              <w:rPr>
                <w:i/>
                <w:iCs/>
                <w:vertAlign w:val="subscript"/>
              </w:rPr>
            </w:pPr>
            <w:r>
              <w:rPr>
                <w:i/>
                <w:iCs/>
              </w:rPr>
              <w:t>c</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lastRenderedPageBreak/>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04F96E83" w:rsidR="001D211F" w:rsidRPr="00D44EDD" w:rsidRDefault="00B86C0D" w:rsidP="00314A4E">
            <w:pPr>
              <w:rPr>
                <w:i/>
                <w:iCs/>
              </w:rPr>
            </w:pPr>
            <w:r>
              <w:rPr>
                <w:i/>
                <w:iCs/>
              </w:rPr>
              <w:t>d</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6A112D">
      <w:pPr>
        <w:pStyle w:val="Heading2"/>
      </w:pPr>
      <w:bookmarkStart w:id="4" w:name="_Toc140678263"/>
      <w:r>
        <w:t>Baseline: Age-specific survival evolution</w:t>
      </w:r>
      <w:bookmarkEnd w:id="4"/>
    </w:p>
    <w:p w14:paraId="7ED2FEC4" w14:textId="6C086AE2" w:rsidR="009872E3" w:rsidRDefault="009872E3" w:rsidP="009872E3">
      <w:pPr>
        <w:jc w:val="both"/>
      </w:pPr>
      <w:r>
        <w:t xml:space="preserve">We model evolving lifespans in the population </w:t>
      </w:r>
      <w:r w:rsidR="00E30DB3">
        <w:t>due to the accumulation of mutations</w:t>
      </w:r>
      <w:r w:rsidR="009002A8">
        <w:t>, over time,</w:t>
      </w:r>
      <w:r w:rsidR="00E30DB3">
        <w:t xml:space="preserve"> </w:t>
      </w:r>
      <w:r>
        <w:t>in</w:t>
      </w:r>
      <w:r w:rsidR="00E30DB3">
        <w:t xml:space="preserve"> each individual’s</w:t>
      </w:r>
      <w:r>
        <w:t xml:space="preserve">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diploid genes for each age from 0 to the maximum age </w:t>
      </w:r>
      <w:r w:rsidRPr="0072240B">
        <w:rPr>
          <w:i/>
          <w:iCs/>
        </w:rPr>
        <w:t>M</w:t>
      </w:r>
      <w:r>
        <w:t xml:space="preserve">, each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sidR="00926EBC">
        <w:rPr>
          <w:noProof/>
        </w:rPr>
        <w:t>(2022)</w:t>
      </w:r>
      <w:r>
        <w:fldChar w:fldCharType="end"/>
      </w:r>
      <w:r>
        <w:t xml:space="preserve">. The average of the diploid gene values represents the age-specific survival probability of an individual. The genes were initialised with a survival probability of 0.9. The age-specific survival genes in the gametes and stem cells can mutate with a mutation probability of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was drawn from a normal distribution with a mean of </w:t>
      </w:r>
      <w:r>
        <w:rPr>
          <w:i/>
          <w:iCs/>
        </w:rPr>
        <w:t>b</w:t>
      </w:r>
      <w:r>
        <w:rPr>
          <w:i/>
          <w:iCs/>
          <w:vertAlign w:val="subscript"/>
        </w:rPr>
        <w:t>s</w:t>
      </w:r>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o the respective limit.</w:t>
      </w:r>
    </w:p>
    <w:p w14:paraId="5B7CC3E4" w14:textId="77777777" w:rsidR="001D211F" w:rsidRDefault="001D211F" w:rsidP="001D211F">
      <w:pPr>
        <w:rPr>
          <w:b/>
          <w:bCs/>
        </w:rPr>
      </w:pPr>
    </w:p>
    <w:p w14:paraId="5C73D67F" w14:textId="77777777" w:rsidR="001D211F" w:rsidRPr="007A72CC" w:rsidRDefault="001D211F" w:rsidP="006A112D">
      <w:pPr>
        <w:pStyle w:val="Heading2"/>
      </w:pPr>
      <w:bookmarkStart w:id="5" w:name="_Toc140678264"/>
      <w:r>
        <w:t xml:space="preserve">Candidate mechanism 1: </w:t>
      </w:r>
      <w:r w:rsidRPr="007A72CC">
        <w:t>Decline of gamete quality</w:t>
      </w:r>
      <w:bookmarkEnd w:id="5"/>
    </w:p>
    <w:p w14:paraId="017E2059" w14:textId="77777777" w:rsidR="009872E3" w:rsidRDefault="009872E3" w:rsidP="009872E3">
      <w:pPr>
        <w:jc w:val="both"/>
      </w:pPr>
      <w:r>
        <w:t xml:space="preserve">We model damage accumulation in gametes by assuming that each individual carries 20 genes that can take the value 0 (no damage) or 1 (damage). The binary </w:t>
      </w:r>
      <w:r w:rsidRPr="005D61FE">
        <w:t>gene</w:t>
      </w:r>
      <w:r>
        <w:t>s in the gametes and stem cells</w:t>
      </w:r>
      <w:r w:rsidRPr="005D61FE">
        <w:t xml:space="preserve"> can mutate from 0 to 1 with a mutation probability</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5D61FE">
        <w:rPr>
          <w:i/>
          <w:iCs/>
        </w:rPr>
        <w:t>.</w:t>
      </w:r>
      <w:r>
        <w:t xml:space="preserve"> The survival probability multiplier for an individual, </w:t>
      </w:r>
      <w:r w:rsidRPr="0087578D">
        <w:t>based</w:t>
      </w:r>
      <w:r>
        <w:t xml:space="preserve"> on the binary genes, was calculated as</w:t>
      </w:r>
    </w:p>
    <w:p w14:paraId="5EAB9BB8" w14:textId="77777777" w:rsidR="009872E3" w:rsidRDefault="009872E3" w:rsidP="009872E3">
      <w:pPr>
        <w:jc w:val="both"/>
      </w:pPr>
    </w:p>
    <w:p w14:paraId="7881D42F" w14:textId="77777777" w:rsidR="009872E3" w:rsidRPr="004C069E" w:rsidRDefault="009872E3" w:rsidP="009872E3">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7B5FB6C" w14:textId="77777777" w:rsidR="009872E3" w:rsidRDefault="009872E3" w:rsidP="009872E3">
      <w:pPr>
        <w:ind w:left="3600"/>
        <w:jc w:val="center"/>
        <w:rPr>
          <w:rFonts w:eastAsiaTheme="minorEastAsia"/>
        </w:rPr>
      </w:pPr>
      <w:r>
        <w:rPr>
          <w:rFonts w:eastAsiaTheme="minorEastAsia"/>
        </w:rPr>
        <w:tab/>
      </w:r>
      <w:r>
        <w:rPr>
          <w:rFonts w:eastAsiaTheme="minorEastAsia"/>
        </w:rPr>
        <w:tab/>
        <w:t xml:space="preserve">                                                 </w:t>
      </w:r>
    </w:p>
    <w:p w14:paraId="0B7B2ABD" w14:textId="77777777" w:rsidR="009872E3" w:rsidRDefault="009872E3" w:rsidP="009872E3">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is 1.0,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6A112D">
      <w:pPr>
        <w:pStyle w:val="Heading2"/>
      </w:pPr>
      <w:bookmarkStart w:id="6" w:name="_Toc140678265"/>
      <w:r>
        <w:t>Candidate mechanism 2: Quality of parental care</w:t>
      </w:r>
      <w:bookmarkEnd w:id="6"/>
      <w:r>
        <w:t xml:space="preserve"> </w:t>
      </w:r>
    </w:p>
    <w:p w14:paraId="3BF16726" w14:textId="5D1DD5BD" w:rsidR="008B50EE" w:rsidRPr="00133516" w:rsidRDefault="008B50EE" w:rsidP="008B50EE">
      <w:pPr>
        <w:jc w:val="both"/>
        <w:rPr>
          <w:iCs/>
          <w:strike/>
        </w:rPr>
      </w:pPr>
      <w:r>
        <w:rPr>
          <w:iCs/>
        </w:rPr>
        <w:t xml:space="preserve">In this scenario, the age-specific genes from the “Baseline”-scenario determine the quality of parental care; for instance, senescence effects that reduce survival (as in the scenario above) could also </w:t>
      </w:r>
      <w:proofErr w:type="gramStart"/>
      <w:r>
        <w:rPr>
          <w:iCs/>
        </w:rPr>
        <w:t>have an effect on</w:t>
      </w:r>
      <w:proofErr w:type="gramEnd"/>
      <w:r>
        <w:rPr>
          <w:iCs/>
        </w:rPr>
        <w:t xml:space="preserve"> foraging success and parental care quality. We assume that the age of the parent at conception of the offspring determines the parental care quality value. The maternal and paternal care quality equally affect the offspring. The parental care quality value is multiplied with the other survival effects from the other </w:t>
      </w:r>
      <w:r w:rsidR="00053D54">
        <w:rPr>
          <w:iCs/>
        </w:rPr>
        <w:t>mechanisms</w:t>
      </w:r>
      <w:r>
        <w:rPr>
          <w:iCs/>
        </w:rPr>
        <w:t xml:space="preserve"> to determine an individual’s survival probability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663B35">
      <w:pPr>
        <w:pStyle w:val="Heading2"/>
      </w:pPr>
      <w:bookmarkStart w:id="7" w:name="_Toc140678266"/>
      <w:r>
        <w:t>Candidate mechanism 3: A</w:t>
      </w:r>
      <w:r w:rsidRPr="0017640A">
        <w:t xml:space="preserve">ge-specific </w:t>
      </w:r>
      <w:r>
        <w:t xml:space="preserve">resource </w:t>
      </w:r>
      <w:r w:rsidRPr="0017640A">
        <w:t xml:space="preserve">allocation to repair vs. </w:t>
      </w:r>
      <w:proofErr w:type="gramStart"/>
      <w:r w:rsidRPr="0017640A">
        <w:t>reproduction</w:t>
      </w:r>
      <w:bookmarkEnd w:id="7"/>
      <w:proofErr w:type="gramEnd"/>
    </w:p>
    <w:p w14:paraId="45C6E2A6" w14:textId="77777777" w:rsidR="00507F15" w:rsidRDefault="00507F15" w:rsidP="00507F15">
      <w:pPr>
        <w:jc w:val="both"/>
        <w:rPr>
          <w:rFonts w:eastAsiaTheme="minorEastAsia"/>
        </w:rPr>
      </w:pPr>
      <w:r>
        <w:t xml:space="preserve">In this scenario, we assume that individuals can distribute resources between repair for their own survival and reproduction. We assume that individuals carry a set of genes for resource allocation for each age from 0 to the maximum age </w:t>
      </w:r>
      <w:r w:rsidRPr="0072240B">
        <w:rPr>
          <w:i/>
          <w:iCs/>
        </w:rPr>
        <w:t>M</w:t>
      </w:r>
      <w:r>
        <w:t xml:space="preserve">, each associated with a gene value ranging between 0.0 and 1.0. The gene values determine the proportion of resources allocated to reproduction. The remainder of resources are allocated to somatic repair. Upon initialisation, we assume an equal division of resources. The age-specific resource allocation genes in the gametes and stem cells can mutate with a mutation probability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of the mutation on the gene value is drawn from a normal distribution with a </w:t>
      </w:r>
      <w:commentRangeStart w:id="8"/>
      <w:r>
        <w:t xml:space="preserve">mean of </w:t>
      </w:r>
      <w:r>
        <w:lastRenderedPageBreak/>
        <w:t>zero</w:t>
      </w:r>
      <w:commentRangeEnd w:id="8"/>
      <w:r w:rsidR="009A5824">
        <w:rPr>
          <w:rStyle w:val="CommentReference"/>
        </w:rPr>
        <w:commentReference w:id="8"/>
      </w:r>
      <w:r>
        <w:t xml:space="preserve"> </w:t>
      </w:r>
      <w:r>
        <w:rPr>
          <w:rFonts w:eastAsiaTheme="minorEastAsia"/>
        </w:rPr>
        <w:t xml:space="preserve">and a mutational effect size of </w:t>
      </w:r>
      <m:oMath>
        <m:r>
          <w:rPr>
            <w:rFonts w:ascii="Cambria Math" w:eastAsiaTheme="minorEastAsia" w:hAnsi="Cambria Math"/>
          </w:rPr>
          <m:t>σ</m:t>
        </m:r>
      </m:oMath>
      <w:r>
        <w:rPr>
          <w:rFonts w:eastAsiaTheme="minorEastAsia"/>
        </w:rPr>
        <w:t xml:space="preserve">. If the gene value decreases below 0.0 or exceeds 1.0 due to a mutation, it is cut off at the respective limit. The survival probability multiplier for an individual, based on the proportion of resources allocated to reproduction </w:t>
      </w:r>
      <w:r>
        <w:rPr>
          <w:rFonts w:eastAsiaTheme="minorEastAsia"/>
          <w:i/>
          <w:iCs/>
        </w:rPr>
        <w:t>x</w:t>
      </w:r>
      <w:r>
        <w:rPr>
          <w:rFonts w:eastAsiaTheme="minorEastAsia"/>
        </w:rPr>
        <w:t xml:space="preserve"> vs. repair 1-x, is </w:t>
      </w:r>
    </w:p>
    <w:p w14:paraId="79F1CA06" w14:textId="77777777" w:rsidR="00507F15" w:rsidRPr="004C069E" w:rsidRDefault="00507F15" w:rsidP="00507F15">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1- c</m:t>
            </m:r>
            <m:sSup>
              <m:sSupPr>
                <m:ctrlPr>
                  <w:rPr>
                    <w:rFonts w:ascii="Cambria Math" w:hAnsi="Cambria Math"/>
                    <w:i/>
                    <w:iCs/>
                    <w:vertAlign w:val="subscript"/>
                  </w:rPr>
                </m:ctrlPr>
              </m:sSupPr>
              <m:e>
                <m:r>
                  <w:rPr>
                    <w:rFonts w:ascii="Cambria Math"/>
                    <w:vertAlign w:val="subscript"/>
                  </w:rPr>
                  <m:t>x</m:t>
                </m:r>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4BE05292" w14:textId="77777777" w:rsidR="00507F15" w:rsidRPr="004C069E" w:rsidRDefault="00507F15" w:rsidP="00507F15">
      <w:pPr>
        <w:jc w:val="both"/>
        <w:rPr>
          <w:rFonts w:eastAsiaTheme="minorEastAsia"/>
          <w:iCs/>
        </w:rPr>
      </w:pPr>
    </w:p>
    <w:p w14:paraId="77CC97C2" w14:textId="77777777" w:rsidR="00507F15" w:rsidRDefault="00507F15" w:rsidP="00507F15">
      <w:pPr>
        <w:jc w:val="both"/>
        <w:rPr>
          <w:rFonts w:eastAsiaTheme="minorEastAsia"/>
          <w:iCs/>
        </w:rPr>
      </w:pPr>
      <w:r>
        <w:rPr>
          <w:rFonts w:eastAsiaTheme="minorEastAsia"/>
          <w:iCs/>
        </w:rPr>
        <w:t xml:space="preserve">where </w:t>
      </w:r>
      <w:r>
        <w:rPr>
          <w:rFonts w:eastAsiaTheme="minorEastAsia"/>
          <w:i/>
        </w:rPr>
        <w:t>c</w:t>
      </w:r>
      <w:r>
        <w:rPr>
          <w:rFonts w:eastAsiaTheme="minorEastAsia"/>
          <w:iCs/>
        </w:rPr>
        <w:t xml:space="preserve"> is a scaling parameter for the effect of resources invested in reproduction on survival. If </w:t>
      </w:r>
      <w:r>
        <w:rPr>
          <w:rFonts w:eastAsiaTheme="minorEastAsia"/>
          <w:i/>
        </w:rPr>
        <w:t xml:space="preserve">c = </w:t>
      </w:r>
      <w:r>
        <w:rPr>
          <w:rFonts w:eastAsiaTheme="minorEastAsia"/>
          <w:iCs/>
        </w:rPr>
        <w:t xml:space="preserve">0, then the survival probability is 1.0, irrespective of the proportion of resources allocated to reproduction. The larger </w:t>
      </w:r>
      <w:r>
        <w:rPr>
          <w:rFonts w:eastAsiaTheme="minorEastAsia"/>
          <w:i/>
        </w:rPr>
        <w:t>c</w:t>
      </w:r>
      <w:r>
        <w:rPr>
          <w:rFonts w:eastAsiaTheme="minorEastAsia"/>
          <w:iCs/>
        </w:rPr>
        <w:t xml:space="preserve">, the more does the investment in reproduction affect the survival probability. </w:t>
      </w:r>
    </w:p>
    <w:p w14:paraId="7EE6DCD1" w14:textId="77777777" w:rsidR="00507F15" w:rsidRDefault="00507F15" w:rsidP="00507F15">
      <w:pPr>
        <w:jc w:val="both"/>
        <w:rPr>
          <w:rFonts w:eastAsiaTheme="minorEastAsia"/>
          <w:iCs/>
        </w:rPr>
      </w:pPr>
      <w:r>
        <w:rPr>
          <w:rFonts w:eastAsiaTheme="minorEastAsia"/>
          <w:iCs/>
        </w:rPr>
        <w:tab/>
        <w:t xml:space="preserve">The proportion of resources allocated to reproduction </w:t>
      </w:r>
      <w:r>
        <w:rPr>
          <w:rFonts w:eastAsiaTheme="minorEastAsia"/>
          <w:i/>
        </w:rPr>
        <w:t>x</w:t>
      </w:r>
      <w:r>
        <w:rPr>
          <w:rFonts w:eastAsiaTheme="minorEastAsia"/>
          <w:iCs/>
        </w:rPr>
        <w:t xml:space="preserve"> </w:t>
      </w:r>
      <w:r w:rsidRPr="005765B1">
        <w:rPr>
          <w:rFonts w:eastAsiaTheme="minorEastAsia"/>
          <w:iCs/>
        </w:rPr>
        <w:t>affects</w:t>
      </w:r>
      <w:r>
        <w:rPr>
          <w:rFonts w:eastAsiaTheme="minorEastAsia"/>
          <w:iCs/>
        </w:rPr>
        <w:t xml:space="preserve"> the survival probability of the offspring by the logistic function</w:t>
      </w:r>
    </w:p>
    <w:p w14:paraId="79B23AFA" w14:textId="77777777" w:rsidR="00507F15" w:rsidRDefault="00507F15" w:rsidP="00507F15">
      <w:pPr>
        <w:jc w:val="both"/>
        <w:rPr>
          <w:rFonts w:eastAsiaTheme="minorEastAsia"/>
          <w:iCs/>
        </w:rPr>
      </w:pPr>
    </w:p>
    <w:p w14:paraId="458D8F2B" w14:textId="77777777" w:rsidR="00507F15" w:rsidRPr="004C069E" w:rsidRDefault="00507F15" w:rsidP="00507F15">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ax - d</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62BA3252" w14:textId="77777777" w:rsidR="00507F15" w:rsidRDefault="00507F15" w:rsidP="00507F15">
      <w:pPr>
        <w:jc w:val="both"/>
        <w:rPr>
          <w:rFonts w:eastAsiaTheme="minorEastAsia"/>
          <w:iCs/>
        </w:rPr>
      </w:pPr>
    </w:p>
    <w:p w14:paraId="62460557" w14:textId="601CCB4D" w:rsidR="001D211F" w:rsidRPr="00507F15" w:rsidRDefault="00507F15" w:rsidP="001D211F">
      <w:pPr>
        <w:jc w:val="both"/>
        <w:rPr>
          <w:rFonts w:eastAsiaTheme="minorEastAsia"/>
        </w:rPr>
      </w:pPr>
      <w:r>
        <w:rPr>
          <w:rFonts w:eastAsiaTheme="minorEastAsia"/>
          <w:iCs/>
        </w:rPr>
        <w:t xml:space="preserve">where </w:t>
      </w:r>
      <w:r>
        <w:rPr>
          <w:rFonts w:eastAsiaTheme="minorEastAsia"/>
          <w:i/>
        </w:rPr>
        <w:t xml:space="preserve">a </w:t>
      </w:r>
      <w:r w:rsidRPr="00133516">
        <w:rPr>
          <w:rFonts w:eastAsiaTheme="minorEastAsia"/>
          <w:iCs/>
        </w:rPr>
        <w:t>and</w:t>
      </w:r>
      <w:r>
        <w:rPr>
          <w:rFonts w:eastAsiaTheme="minorEastAsia"/>
          <w:i/>
        </w:rPr>
        <w:t xml:space="preserve"> d</w:t>
      </w:r>
      <w:r>
        <w:rPr>
          <w:rFonts w:eastAsiaTheme="minorEastAsia"/>
          <w:iCs/>
        </w:rPr>
        <w:t xml:space="preserve"> are scaling parameters. Parameter </w:t>
      </w:r>
      <w:r w:rsidRPr="007A7C9F">
        <w:rPr>
          <w:rFonts w:eastAsiaTheme="minorEastAsia"/>
          <w:i/>
        </w:rPr>
        <w:t>a</w:t>
      </w:r>
      <w:r>
        <w:rPr>
          <w:rFonts w:eastAsiaTheme="minorEastAsia"/>
          <w:iCs/>
        </w:rPr>
        <w:t xml:space="preserve"> affects the steepness of the curve. I</w:t>
      </w:r>
      <w:r w:rsidRPr="007A7C9F">
        <w:rPr>
          <w:rFonts w:eastAsiaTheme="minorEastAsia"/>
          <w:iCs/>
        </w:rPr>
        <w:t>f</w:t>
      </w:r>
      <w:r>
        <w:rPr>
          <w:rFonts w:eastAsiaTheme="minorEastAsia"/>
          <w:iCs/>
        </w:rPr>
        <w:t xml:space="preserve"> </w:t>
      </w:r>
      <w:r>
        <w:rPr>
          <w:rFonts w:eastAsiaTheme="minorEastAsia"/>
          <w:i/>
        </w:rPr>
        <w:t>a</w:t>
      </w:r>
      <w:r>
        <w:rPr>
          <w:rFonts w:eastAsiaTheme="minorEastAsia"/>
          <w:iCs/>
        </w:rPr>
        <w:t xml:space="preserve"> = 0 then allocation to reproduction will not affect the survival probability of the offspring. Parameter </w:t>
      </w:r>
      <w:r w:rsidRPr="00B105E7">
        <w:rPr>
          <w:rFonts w:eastAsiaTheme="minorEastAsia"/>
          <w:i/>
        </w:rPr>
        <w:t>d</w:t>
      </w:r>
      <w:r>
        <w:rPr>
          <w:rFonts w:eastAsiaTheme="minorEastAsia"/>
        </w:rPr>
        <w:t xml:space="preserve"> determines the location of the inflection point of the logistic function. </w:t>
      </w:r>
    </w:p>
    <w:p w14:paraId="3347C8E7" w14:textId="4CE04705" w:rsidR="001D211F" w:rsidRDefault="00663B35" w:rsidP="001D211F">
      <w:pPr>
        <w:jc w:val="both"/>
        <w:rPr>
          <w:b/>
          <w:bCs/>
        </w:rPr>
      </w:pPr>
      <w:r>
        <w:rPr>
          <w:noProof/>
        </w:rPr>
        <mc:AlternateContent>
          <mc:Choice Requires="wpg">
            <w:drawing>
              <wp:anchor distT="0" distB="0" distL="114300" distR="114300" simplePos="0" relativeHeight="251662336" behindDoc="0" locked="0" layoutInCell="1" allowOverlap="1" wp14:anchorId="27CB4ADC" wp14:editId="746914D9">
                <wp:simplePos x="0" y="0"/>
                <wp:positionH relativeFrom="margin">
                  <wp:posOffset>117898</wp:posOffset>
                </wp:positionH>
                <wp:positionV relativeFrom="margin">
                  <wp:posOffset>3601388</wp:posOffset>
                </wp:positionV>
                <wp:extent cx="5655945" cy="3698240"/>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240"/>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5"/>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5"/>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178"/>
                              <a:ext cx="3247121" cy="344216"/>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5"/>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pt;margin-top:283.55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7"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8"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9"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8" o:title="A yellow lightning bolt on a black background&#10;&#10;Description automatically generated"/>
                  </v:shape>
                  <v:shape id="TextBox 5" o:spid="_x0000_s1034" type="#_x0000_t202" style="position:absolute;left:2074;top:30431;width:32471;height:3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8"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p>
    <w:p w14:paraId="63F307C7" w14:textId="57F7DA89" w:rsidR="001D211F" w:rsidRDefault="00663B35" w:rsidP="001D211F">
      <w:pPr>
        <w:jc w:val="both"/>
        <w:rPr>
          <w:b/>
          <w:bCs/>
        </w:rPr>
      </w:pPr>
      <w:r>
        <w:rPr>
          <w:noProof/>
        </w:rPr>
        <mc:AlternateContent>
          <mc:Choice Requires="wps">
            <w:drawing>
              <wp:anchor distT="0" distB="0" distL="114300" distR="114300" simplePos="0" relativeHeight="251692032" behindDoc="0" locked="0" layoutInCell="1" allowOverlap="1" wp14:anchorId="05A77CA7" wp14:editId="34AA649F">
                <wp:simplePos x="0" y="0"/>
                <wp:positionH relativeFrom="column">
                  <wp:posOffset>15378</wp:posOffset>
                </wp:positionH>
                <wp:positionV relativeFrom="paragraph">
                  <wp:posOffset>3825626</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32835107" w14:textId="77777777" w:rsidR="00507F15" w:rsidRPr="00D11B1F" w:rsidRDefault="00507F15" w:rsidP="00507F15">
                            <w:pPr>
                              <w:pStyle w:val="Caption"/>
                              <w:rPr>
                                <w:noProof/>
                              </w:rPr>
                            </w:pPr>
                            <w:bookmarkStart w:id="9"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9"/>
                            <w:r>
                              <w:t>: Overview of mutations in model mechanisms. (A) A mutation occurring in an age-specific survival probability of parental care qua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A77CA7" id="Text Box 1" o:spid="_x0000_s1037" type="#_x0000_t202" style="position:absolute;left:0;text-align:left;margin-left:1.2pt;margin-top:301.25pt;width:445.3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" stroked="f">
                <v:textbox style="mso-fit-shape-to-text:t" inset="0,0,0,0">
                  <w:txbxContent>
                    <w:p w14:paraId="32835107" w14:textId="77777777" w:rsidR="00507F15" w:rsidRPr="00D11B1F" w:rsidRDefault="00507F15" w:rsidP="00507F15">
                      <w:pPr>
                        <w:pStyle w:val="Caption"/>
                        <w:rPr>
                          <w:noProof/>
                        </w:rPr>
                      </w:pPr>
                      <w:bookmarkStart w:id="10"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10"/>
                      <w:r>
                        <w:t>: Overview of mutations in model mechanisms. (A) A mutation occurring in an age-specific survival probability of parental care quality gene. (B) Mutation occurring in an age-specific resource allocation gene. (C) Mutation occurring a binary gene.</w:t>
                      </w:r>
                    </w:p>
                  </w:txbxContent>
                </v:textbox>
              </v:shape>
            </w:pict>
          </mc:Fallback>
        </mc:AlternateContent>
      </w:r>
    </w:p>
    <w:p w14:paraId="7D7E5087" w14:textId="0CB0068C" w:rsidR="001D211F" w:rsidRDefault="001D211F" w:rsidP="001D211F">
      <w:pPr>
        <w:jc w:val="both"/>
        <w:rPr>
          <w:b/>
          <w:bCs/>
        </w:rPr>
      </w:pPr>
    </w:p>
    <w:p w14:paraId="4941FC71" w14:textId="3577B826" w:rsidR="00507F15" w:rsidRDefault="00507F15" w:rsidP="001D211F">
      <w:pPr>
        <w:jc w:val="both"/>
        <w:rPr>
          <w:b/>
          <w:bCs/>
        </w:rPr>
      </w:pPr>
    </w:p>
    <w:p w14:paraId="4BCDF3F2" w14:textId="6B1D9D94" w:rsidR="001D211F" w:rsidRPr="00AB0420" w:rsidRDefault="001D211F" w:rsidP="00663B35">
      <w:pPr>
        <w:pStyle w:val="Heading2"/>
        <w:rPr>
          <w:rFonts w:eastAsiaTheme="minorEastAsia"/>
        </w:rPr>
      </w:pPr>
      <w:bookmarkStart w:id="11" w:name="_Toc140678267"/>
      <w:r>
        <w:t>Model analysis and statistics</w:t>
      </w:r>
      <w:bookmarkEnd w:id="11"/>
      <w:r>
        <w:t xml:space="preserve"> </w:t>
      </w:r>
    </w:p>
    <w:p w14:paraId="64E2AC19" w14:textId="0D82757F" w:rsidR="0021470C" w:rsidRPr="003300AA" w:rsidRDefault="0021470C" w:rsidP="001D211F">
      <w:pPr>
        <w:jc w:val="both"/>
        <w:rPr>
          <w:i/>
          <w:iCs/>
          <w:lang w:val="nl-NL"/>
        </w:rPr>
      </w:pPr>
      <w:r>
        <w:t xml:space="preserve">The model </w:t>
      </w:r>
      <w:r w:rsidR="00653D6D">
        <w:t>was</w:t>
      </w:r>
      <w:r>
        <w:t xml:space="preserve"> implemented using C++ and compiled with g++ 8.5.0. </w:t>
      </w:r>
      <w:r w:rsidR="00605EF1">
        <w:t xml:space="preserve">The model analysis and statistics were performed using R 4.2.2 </w:t>
      </w:r>
      <w:r w:rsidR="00605EF1">
        <w:fldChar w:fldCharType="begin"/>
      </w:r>
      <w:r w:rsidR="00605EF1">
        <w:instrText xml:space="preserve"> ADDIN ZOTERO_ITEM CSL_CITATION {"citationID":"3LKqQac4","properties":{"formattedCitation":"(R Core Team, 2022)","plainCitation":"(R Core Team, 2022)","noteIndex":0},"citationItems":[{"id":49,"uris":["http://zotero.org/users/11930833/items/7K83AV5G"],"itemData":{"id":4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605EF1">
        <w:fldChar w:fldCharType="separate"/>
      </w:r>
      <w:r w:rsidR="00605EF1">
        <w:rPr>
          <w:noProof/>
        </w:rPr>
        <w:t>(R Core Team, 2022)</w:t>
      </w:r>
      <w:r w:rsidR="00605EF1">
        <w:fldChar w:fldCharType="end"/>
      </w:r>
      <w:r w:rsidR="00605EF1">
        <w:t xml:space="preserve">. The packages used for the analysis </w:t>
      </w:r>
      <w:r w:rsidR="00240A2C">
        <w:t>were</w:t>
      </w:r>
      <w:r w:rsidR="00605EF1">
        <w:t xml:space="preserve"> </w:t>
      </w:r>
      <w:proofErr w:type="spellStart"/>
      <w:r w:rsidR="00605EF1">
        <w:rPr>
          <w:i/>
          <w:iCs/>
        </w:rPr>
        <w:t>tidyverse</w:t>
      </w:r>
      <w:proofErr w:type="spellEnd"/>
      <w:r w:rsidR="00605EF1">
        <w:rPr>
          <w:i/>
          <w:iCs/>
        </w:rPr>
        <w:t xml:space="preserve"> </w:t>
      </w:r>
      <w:r w:rsidR="00605EF1" w:rsidRPr="00FA5FA1">
        <w:fldChar w:fldCharType="begin"/>
      </w:r>
      <w:r w:rsidR="00605EF1" w:rsidRPr="00FA5FA1">
        <w:instrText xml:space="preserve"> ADDIN ZOTERO_ITEM CSL_CITATION {"citatio</w:instrText>
      </w:r>
      <w:r w:rsidR="00605EF1" w:rsidRPr="003300AA">
        <w:rPr>
          <w:lang w:val="nl-NL"/>
        </w:rPr>
        <w:instrText>nID":"EOv34Cjn","properties":{"formattedCitation":"(Wickham et al., 2019)","plainCitation":"(Wickham et al., 2019)","noteIndex":0},"citationItems":[{"id":43,"uris":["http://zotero.org/users/11930833/items/4FPYITT7"],"itemData":{"id":43,"type":"article-journal","container-title":"J. Open Source Softw.","DOI":"10.21105/joss.01686","ISSN":"2475-9066","issue":"43","note":"publisher: The Open Journal","page":"1686","title":"Welcome to the tidyverse","volume":"4","author":[{"family":"Wickham","given":"Hadley"},{"family":"Averick","given":"Mara"},{"family":"Bryan","given":"Jennifer"},{"family":"Chang","given":"Winston"},{"family":"McGowan","given":"Lucy"},{"family":"François","given":"Romain"},{"family":"</w:instrText>
      </w:r>
      <w:r w:rsidR="00605EF1" w:rsidRPr="00240A2C">
        <w:rPr>
          <w:lang w:val="nl-NL"/>
        </w:rPr>
        <w:instrText xml:space="preserve">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05EF1" w:rsidRPr="00FA5FA1">
        <w:fldChar w:fldCharType="separate"/>
      </w:r>
      <w:r w:rsidR="00605EF1" w:rsidRPr="00240A2C">
        <w:rPr>
          <w:noProof/>
          <w:lang w:val="nl-NL"/>
        </w:rPr>
        <w:t>(Wickham et al., 2019)</w:t>
      </w:r>
      <w:r w:rsidR="00605EF1" w:rsidRPr="00FA5FA1">
        <w:fldChar w:fldCharType="end"/>
      </w:r>
      <w:r w:rsidR="003300AA" w:rsidRPr="003300AA">
        <w:rPr>
          <w:lang w:val="nl-NL"/>
        </w:rPr>
        <w:t>,</w:t>
      </w:r>
      <w:r w:rsidR="00605EF1" w:rsidRPr="00240A2C">
        <w:rPr>
          <w:i/>
          <w:iCs/>
          <w:lang w:val="nl-NL"/>
        </w:rPr>
        <w:t xml:space="preserve"> </w:t>
      </w:r>
      <w:proofErr w:type="spellStart"/>
      <w:r w:rsidR="00FA5FA1" w:rsidRPr="00240A2C">
        <w:rPr>
          <w:i/>
          <w:iCs/>
          <w:lang w:val="nl-NL"/>
        </w:rPr>
        <w:t>mgcv</w:t>
      </w:r>
      <w:proofErr w:type="spellEnd"/>
      <w:r w:rsidR="00FA5FA1" w:rsidRPr="00240A2C">
        <w:rPr>
          <w:i/>
          <w:iCs/>
          <w:lang w:val="nl-NL"/>
        </w:rPr>
        <w:t xml:space="preserve"> </w:t>
      </w:r>
      <w:r w:rsidR="00FA5FA1" w:rsidRPr="00FA5FA1">
        <w:fldChar w:fldCharType="begin"/>
      </w:r>
      <w:r w:rsidR="00FA5FA1" w:rsidRPr="00240A2C">
        <w:rPr>
          <w:lang w:val="nl-NL"/>
        </w:rPr>
        <w:instrText xml:space="preserve"> ADDIN ZOTERO_ITEM CSL_CITATION {"citationID":"c6Z4Cm52","properties":{"formattedCitation":"(Wood, 2011)","plainCitation":"(Wood, 2011)","noteIndex":0},"citationItems":[{"id":44,"uris":["http://zotero.org/users/11930833/items/ZX4YWEFE"],"itemData":{"id":44,"type":"article-journal","container-title":"Journal of the Royal Statistical Society (B)","issue":"1","page":"3-36","title":"Fast stable restricted maximum likelihood and marginal likelihood estimation of semiparametric generalized linear models","volume":"73","author":[{"family":"Wood","given":"S N</w:instrText>
      </w:r>
      <w:r w:rsidR="00FA5FA1" w:rsidRPr="00FA5FA1">
        <w:rPr>
          <w:lang w:val="nl-NL"/>
        </w:rPr>
        <w:instrText xml:space="preserve">"}],"issued":{"date-parts":[["2011"]]}}}],"schema":"https://github.com/citation-style-language/schema/raw/master/csl-citation.json"} </w:instrText>
      </w:r>
      <w:r w:rsidR="00FA5FA1" w:rsidRPr="00FA5FA1">
        <w:fldChar w:fldCharType="separate"/>
      </w:r>
      <w:r w:rsidR="00FA5FA1" w:rsidRPr="00FA5FA1">
        <w:rPr>
          <w:noProof/>
          <w:lang w:val="nl-NL"/>
        </w:rPr>
        <w:t>(Wood, 2011)</w:t>
      </w:r>
      <w:r w:rsidR="00FA5FA1" w:rsidRPr="00FA5FA1">
        <w:fldChar w:fldCharType="end"/>
      </w:r>
      <w:r w:rsidR="003300AA">
        <w:rPr>
          <w:lang w:val="nl-NL"/>
        </w:rPr>
        <w:t>,</w:t>
      </w:r>
      <w:r w:rsidR="00FA5FA1" w:rsidRPr="00FA5FA1">
        <w:rPr>
          <w:i/>
          <w:iCs/>
          <w:lang w:val="nl-NL"/>
        </w:rPr>
        <w:t xml:space="preserve"> </w:t>
      </w:r>
      <w:proofErr w:type="spellStart"/>
      <w:r w:rsidR="00FA5FA1" w:rsidRPr="00FA5FA1">
        <w:rPr>
          <w:i/>
          <w:iCs/>
          <w:lang w:val="nl-NL"/>
        </w:rPr>
        <w:t>cowplot</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Fa9sCqv","properties":{"formattedCitation":"(Wilke, 2020)","plainCitation":"(Wilke, 2020)","noteIndex":0},"citationItems":[{"id":41,"uris":["http://zotero.org/users/11930833/items/VNRW6F5V"],"itemData":{"id":41,"type":"software","title":"cowplot: Streamlined Plot Theme and Plot Annotations for 'ggplot2'","URL":"https://CRAN.R-project.org/package=cowplot","version":"R package</w:instrText>
      </w:r>
      <w:r w:rsidR="00FA5FA1" w:rsidRPr="00240A2C">
        <w:rPr>
          <w:lang w:val="nl-NL"/>
        </w:rPr>
        <w:instrText xml:space="preserve"> version 1.1.1","author":[{"family":"Wilke","given":"Claus O."}],"issued":{"date-parts":[["2020"]]}}}],"schema":"https://github.com/citation-style-language/schema/raw/master/csl-citation.json"} </w:instrText>
      </w:r>
      <w:r w:rsidR="00FA5FA1" w:rsidRPr="00FA5FA1">
        <w:fldChar w:fldCharType="separate"/>
      </w:r>
      <w:r w:rsidR="00FA5FA1" w:rsidRPr="00240A2C">
        <w:rPr>
          <w:noProof/>
          <w:lang w:val="nl-NL"/>
        </w:rPr>
        <w:t>(Wilke, 2020)</w:t>
      </w:r>
      <w:r w:rsidR="00FA5FA1" w:rsidRPr="00FA5FA1">
        <w:fldChar w:fldCharType="end"/>
      </w:r>
      <w:r w:rsidR="003300AA">
        <w:rPr>
          <w:lang w:val="nl-NL"/>
        </w:rPr>
        <w:t>,</w:t>
      </w:r>
      <w:r w:rsidR="00FA5FA1" w:rsidRPr="00240A2C">
        <w:rPr>
          <w:i/>
          <w:iCs/>
          <w:lang w:val="nl-NL"/>
        </w:rPr>
        <w:t xml:space="preserve"> </w:t>
      </w:r>
      <w:proofErr w:type="spellStart"/>
      <w:r w:rsidR="00FA5FA1" w:rsidRPr="00240A2C">
        <w:rPr>
          <w:i/>
          <w:iCs/>
          <w:lang w:val="nl-NL"/>
        </w:rPr>
        <w:t>MetBrewer</w:t>
      </w:r>
      <w:proofErr w:type="spellEnd"/>
      <w:r w:rsidR="00FA5FA1" w:rsidRPr="00240A2C">
        <w:rPr>
          <w:i/>
          <w:iCs/>
          <w:lang w:val="nl-NL"/>
        </w:rPr>
        <w:t xml:space="preserve"> </w:t>
      </w:r>
      <w:r w:rsidR="00FA5FA1" w:rsidRPr="00FA5FA1">
        <w:fldChar w:fldCharType="begin"/>
      </w:r>
      <w:r w:rsidR="00FA5FA1" w:rsidRPr="00240A2C">
        <w:rPr>
          <w:lang w:val="nl-NL"/>
        </w:rPr>
        <w:instrText xml:space="preserve"> ADDIN ZOTERO_ITEM CSL_CITATION {"citationID":"qGV36HaS","properties":{"formattedCitation":"(Blake, 2022)","plainCitation":"(Blake, 2022)","noteIndex":0},"citationItems":[{"id":45,"uris":["http://zotero.org/users/11930833/items/MMIAX6P6"],"itemData":{"id":45,"type":"software","title":"MetBrewer: Color Palettes Inspired by Works at the Metropolitan Museum of Art","URL":"https://CRAN.R-project.org/package=MetBrewer","version":"R package version 0.2.0","author":[{"family":"Blake","given":"Robert Mills"}],"issued":{"date-parts":[["2022"]]}}}],"schema":"https://github.com/citation-style-language/schema/raw/master/csl-citation.json"} </w:instrText>
      </w:r>
      <w:r w:rsidR="00FA5FA1" w:rsidRPr="00FA5FA1">
        <w:fldChar w:fldCharType="separate"/>
      </w:r>
      <w:r w:rsidR="00FA5FA1" w:rsidRPr="00240A2C">
        <w:rPr>
          <w:noProof/>
          <w:lang w:val="nl-NL"/>
        </w:rPr>
        <w:t>(Blake, 2022)</w:t>
      </w:r>
      <w:r w:rsidR="00FA5FA1" w:rsidRPr="00FA5FA1">
        <w:fldChar w:fldCharType="end"/>
      </w:r>
      <w:r w:rsidR="003300AA" w:rsidRPr="003300AA">
        <w:rPr>
          <w:lang w:val="nl-NL"/>
        </w:rPr>
        <w:t>,</w:t>
      </w:r>
      <w:r w:rsidR="00FA5FA1" w:rsidRPr="00240A2C">
        <w:rPr>
          <w:i/>
          <w:iCs/>
          <w:lang w:val="nl-NL"/>
        </w:rPr>
        <w:t xml:space="preserve"> </w:t>
      </w:r>
      <w:proofErr w:type="spellStart"/>
      <w:r w:rsidR="00FA5FA1" w:rsidRPr="00240A2C">
        <w:rPr>
          <w:i/>
          <w:iCs/>
          <w:lang w:val="nl-NL"/>
        </w:rPr>
        <w:t>ggpubr</w:t>
      </w:r>
      <w:proofErr w:type="spellEnd"/>
      <w:r w:rsidR="00FA5FA1" w:rsidRPr="00240A2C">
        <w:rPr>
          <w:i/>
          <w:iCs/>
          <w:lang w:val="nl-NL"/>
        </w:rPr>
        <w:t xml:space="preserve"> </w:t>
      </w:r>
      <w:r w:rsidR="00FA5FA1" w:rsidRPr="00FA5FA1">
        <w:rPr>
          <w:lang w:val="nl-NL"/>
        </w:rPr>
        <w:fldChar w:fldCharType="begin"/>
      </w:r>
      <w:r w:rsidR="00FA5FA1" w:rsidRPr="00240A2C">
        <w:rPr>
          <w:lang w:val="nl-NL"/>
        </w:rPr>
        <w:instrText xml:space="preserve"> ADDIN ZOTERO_ITEM CSL_CITATION {"citationID":"uRJFPjhr","properties":{"formattedCitation":"(Kassambara, 2023)","plainCitation":"(Kassambara, 2023)","noteIndex":0},"cit</w:instrText>
      </w:r>
      <w:r w:rsidR="00FA5FA1" w:rsidRPr="003300AA">
        <w:rPr>
          <w:lang w:val="nl-NL"/>
        </w:rPr>
        <w:instrText xml:space="preserve">ationItems":[{"id":46,"uris":["http://zotero.org/users/11930833/items/MVEXNAG4"],"itemData":{"id":46,"type":"software","title":"ggpubr: 'ggplot2' Based Publication Ready Plots","URL":"https://CRAN.R-project.org/package=ggpubr","version":"R package version 0.6.0","author":[{"family":"Kassambara","given":"Alboukadel"}],"issued":{"date-parts":[["2023"]]}}}],"schema":"https://github.com/citation-style-language/schema/raw/master/csl-citation.json"} </w:instrText>
      </w:r>
      <w:r w:rsidR="00FA5FA1" w:rsidRPr="00FA5FA1">
        <w:rPr>
          <w:lang w:val="nl-NL"/>
        </w:rPr>
        <w:fldChar w:fldCharType="separate"/>
      </w:r>
      <w:r w:rsidR="00FA5FA1" w:rsidRPr="003300AA">
        <w:rPr>
          <w:noProof/>
          <w:lang w:val="nl-NL"/>
        </w:rPr>
        <w:t>(Kassambara, 2023)</w:t>
      </w:r>
      <w:r w:rsidR="00FA5FA1" w:rsidRPr="00FA5FA1">
        <w:rPr>
          <w:lang w:val="nl-NL"/>
        </w:rPr>
        <w:fldChar w:fldCharType="end"/>
      </w:r>
      <w:r w:rsidR="00FA5FA1" w:rsidRPr="003300AA">
        <w:rPr>
          <w:lang w:val="nl-NL"/>
        </w:rPr>
        <w:t xml:space="preserve"> </w:t>
      </w:r>
      <w:proofErr w:type="spellStart"/>
      <w:r w:rsidR="00FA5FA1" w:rsidRPr="003300AA">
        <w:rPr>
          <w:lang w:val="nl-NL"/>
        </w:rPr>
        <w:t>and</w:t>
      </w:r>
      <w:proofErr w:type="spellEnd"/>
      <w:r w:rsidR="00FA5FA1" w:rsidRPr="003300AA">
        <w:rPr>
          <w:i/>
          <w:iCs/>
          <w:lang w:val="nl-NL"/>
        </w:rPr>
        <w:t xml:space="preserve"> </w:t>
      </w:r>
      <w:proofErr w:type="spellStart"/>
      <w:r w:rsidR="00FA5FA1" w:rsidRPr="003300AA">
        <w:rPr>
          <w:i/>
          <w:iCs/>
          <w:lang w:val="nl-NL"/>
        </w:rPr>
        <w:t>gridExtra</w:t>
      </w:r>
      <w:proofErr w:type="spellEnd"/>
      <w:r w:rsidR="00FA5FA1" w:rsidRPr="003300AA">
        <w:rPr>
          <w:i/>
          <w:iCs/>
          <w:lang w:val="nl-NL"/>
        </w:rPr>
        <w:t xml:space="preserve"> </w:t>
      </w:r>
      <w:r w:rsidR="00FA5FA1" w:rsidRPr="00FA5FA1">
        <w:rPr>
          <w:lang w:val="nl-NL"/>
        </w:rPr>
        <w:fldChar w:fldCharType="begin"/>
      </w:r>
      <w:r w:rsidR="00FA5FA1" w:rsidRPr="003300AA">
        <w:rPr>
          <w:lang w:val="nl-NL"/>
        </w:rPr>
        <w:instrText xml:space="preserve"> ADDIN ZOTERO_ITEM CSL_CITATION {"citationID":"RxMcv1Nn","properties":{"formattedCitation":"(Auguie, 2017)","plainCitation":"(Auguie, 2017)","noteIndex":0},"citationItems":[{"id":48,"uris":["http://zotero.org/users/11930833/items/6LIJNIYS"],"itemData":{"id":48,"type":"software","title":"gridExtra: Miscellaneous Functions for \"Grid\" Graphics","URL":"https://CRAN.R-project.org/package=gridExtra","version":"R package version 2.3","author":[{"family":"Auguie","given":"Baptiste"}],"issued":{"date-parts":[["2017"]]}}}],"schema":"https://github.com/citation-style-language/schema/raw/master/csl-citation.json"} </w:instrText>
      </w:r>
      <w:r w:rsidR="00FA5FA1" w:rsidRPr="00FA5FA1">
        <w:rPr>
          <w:lang w:val="nl-NL"/>
        </w:rPr>
        <w:fldChar w:fldCharType="separate"/>
      </w:r>
      <w:r w:rsidR="00FA5FA1" w:rsidRPr="003300AA">
        <w:rPr>
          <w:noProof/>
          <w:lang w:val="nl-NL"/>
        </w:rPr>
        <w:t>(Auguie, 2017)</w:t>
      </w:r>
      <w:r w:rsidR="00FA5FA1" w:rsidRPr="00FA5FA1">
        <w:rPr>
          <w:lang w:val="nl-NL"/>
        </w:rPr>
        <w:fldChar w:fldCharType="end"/>
      </w:r>
      <w:r w:rsidR="00FA5FA1" w:rsidRPr="003300AA">
        <w:rPr>
          <w:i/>
          <w:iCs/>
          <w:lang w:val="nl-NL"/>
        </w:rPr>
        <w:t xml:space="preserve">. </w:t>
      </w:r>
    </w:p>
    <w:p w14:paraId="41D2D12B" w14:textId="67FB11DF" w:rsidR="00760445" w:rsidRDefault="005258D9" w:rsidP="00760445">
      <w:pPr>
        <w:jc w:val="both"/>
      </w:pPr>
      <w:r w:rsidRPr="003300AA">
        <w:rPr>
          <w:lang w:val="nl-NL"/>
        </w:rPr>
        <w:lastRenderedPageBreak/>
        <w:tab/>
      </w:r>
      <w:r w:rsidR="00760445">
        <w:t xml:space="preserve">All simulations were run until time step </w:t>
      </w:r>
      <w:r w:rsidR="00760445" w:rsidRPr="003037F0">
        <w:rPr>
          <w:i/>
          <w:iCs/>
        </w:rPr>
        <w:t>t</w:t>
      </w:r>
      <w:r w:rsidR="00760445" w:rsidRPr="003037F0">
        <w:rPr>
          <w:i/>
          <w:iCs/>
          <w:vertAlign w:val="subscript"/>
        </w:rPr>
        <w:t>end</w:t>
      </w:r>
      <w:r w:rsidR="00760445">
        <w:t xml:space="preserve">. At this point, the simulations had reached an evolutionary equilibrium, where mean trait values no longer changed systematically. </w:t>
      </w:r>
      <w:proofErr w:type="gramStart"/>
      <w:r w:rsidR="00760445">
        <w:t>In order to</w:t>
      </w:r>
      <w:proofErr w:type="gramEnd"/>
      <w:r w:rsidR="00760445">
        <w:t xml:space="preserve"> estimate the evolved relation between offspring lifespan and parental age we obtained data at the end of the simulations cross-sectionally and longitudinally. </w:t>
      </w:r>
      <w:r w:rsidR="001F68C7">
        <w:t xml:space="preserve">In the cross-sectional analysis, data is collected from different individuals at a single point in time, whereas the longitudinal analysis collects data for the same individuals over an extended </w:t>
      </w:r>
      <w:proofErr w:type="gramStart"/>
      <w:r w:rsidR="001F68C7">
        <w:t>period of time</w:t>
      </w:r>
      <w:proofErr w:type="gramEnd"/>
      <w:r w:rsidR="001F68C7">
        <w:t xml:space="preserve">. </w:t>
      </w:r>
      <w:r w:rsidR="00760445">
        <w:t>For the cross-sectional data, we obtained the lifespans and parental ages at reproduction for 10 offspring produced by each female parent. For the longitudinal data, we followed the parents throughout their lifespan and recorded their ages at which they produced offspring as well as the lifespans of th</w:t>
      </w:r>
      <w:r w:rsidR="00653D6D">
        <w:t>ose</w:t>
      </w:r>
      <w:r w:rsidR="00760445">
        <w:t xml:space="preserve"> offspring. </w:t>
      </w:r>
    </w:p>
    <w:p w14:paraId="4FAF2FC5" w14:textId="3FA44C0C" w:rsidR="00760445" w:rsidRDefault="00760445" w:rsidP="00760445">
      <w:pPr>
        <w:jc w:val="both"/>
      </w:pPr>
      <w:r>
        <w:tab/>
        <w:t>For all scenario combinations, we r</w:t>
      </w:r>
      <w:r w:rsidR="003C3B0F">
        <w:t>a</w:t>
      </w:r>
      <w:r>
        <w:t xml:space="preserve">n ten replicate simulations. For each replicate simulation, we fitted a generalized additive model (GAM) to examine the relationship between offspring lifespan and parental age for both the cross-sectional and the longitudinal data. Generalized additive models are used to model smooth relationships between the explanatory and the response variable while taking non-linear relationships into </w:t>
      </w:r>
      <w:r w:rsidR="00C21261">
        <w:t xml:space="preserve">account </w:t>
      </w:r>
      <w:r>
        <w:fldChar w:fldCharType="begin"/>
      </w:r>
      <w:r>
        <w:instrText xml:space="preserve"> ADDIN ZOTERO_ITEM CSL_CITATION {"citationID":"T7KtsvrO","properties":{"formattedCitation":"(Pedersen et al., 2019)","plainCitation":"(Pedersen et al., 2019)","noteIndex":0},"citationItems":[{"id":50,"uris":["http://zotero.org/users/11930833/items/RMMYA6EW"],"itemData":{"id":50,"type":"article-journal","container-title":"PeerJ","ISSN":"2167-8359","journalAbbreviation":"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fldChar w:fldCharType="separate"/>
      </w:r>
      <w:r>
        <w:rPr>
          <w:noProof/>
        </w:rPr>
        <w:t>(Pedersen et al., 2019)</w:t>
      </w:r>
      <w:r>
        <w:fldChar w:fldCharType="end"/>
      </w:r>
      <w:r>
        <w:t xml:space="preserve">. </w:t>
      </w:r>
    </w:p>
    <w:p w14:paraId="0EC8678B" w14:textId="70399D71" w:rsidR="00760445" w:rsidRDefault="00760445" w:rsidP="00760445">
      <w:pPr>
        <w:jc w:val="both"/>
      </w:pPr>
      <w:r>
        <w:t xml:space="preserve">For the longitudinal data sets, we randomly sampled 100 parents who have produced offspring at a minimum of six different ages. We normalized the offspring lifespans to range between 0.0 and 1.0 and logit transform them. These values act at response variable in the GAM model, which is modelled as a function of two smoothing terms related to maternal age. The first is a smoothing function for maternal age. In the second smoothing function, we include the effect of the individual identity of the mother to model the longitudinal individual-specific effects. We do so by fitting a spline for every maternal identity by setting the smoothing basis to ‘fs’. </w:t>
      </w:r>
    </w:p>
    <w:p w14:paraId="39390435" w14:textId="0CA266C5" w:rsidR="00760445" w:rsidRDefault="00760445" w:rsidP="00760445">
      <w:pPr>
        <w:jc w:val="both"/>
      </w:pPr>
      <w:r>
        <w:t xml:space="preserve">For the cross-sectional data sets, we randomly sampled 100 parents. Again, the offspring lifespans are </w:t>
      </w:r>
      <w:proofErr w:type="gramStart"/>
      <w:r>
        <w:t>normalized</w:t>
      </w:r>
      <w:proofErr w:type="gramEnd"/>
      <w:r>
        <w:t xml:space="preserve"> and logit transformed. We modelled offspring lifespan</w:t>
      </w:r>
      <w:r w:rsidR="00856B1F">
        <w:t xml:space="preserve"> in this case only</w:t>
      </w:r>
      <w:r>
        <w:t xml:space="preserve"> as a function of the maternal age smoothing function since we do not have individual-specific effects in the cross-sectional analysis. The smoothing parameter estimation is set to Restricted Maximum Likelihood (REML).  </w:t>
      </w:r>
    </w:p>
    <w:p w14:paraId="6A6F8E75" w14:textId="3B674D60" w:rsidR="00A87757" w:rsidRPr="00FF1F96" w:rsidRDefault="003F5D11" w:rsidP="00760445">
      <w:pPr>
        <w:jc w:val="both"/>
      </w:pPr>
      <w:r>
        <w:t>From both the longitudinal and cross-sectional GAM models, we use the 95</w:t>
      </w:r>
      <w:r>
        <w:rPr>
          <w:vertAlign w:val="superscript"/>
        </w:rPr>
        <w:t>th</w:t>
      </w:r>
      <w:r>
        <w:t xml:space="preserve"> percentile of the maternal ages over all replicates of the same parameter </w:t>
      </w:r>
      <w:proofErr w:type="gramStart"/>
      <w:r>
        <w:t>settings, and</w:t>
      </w:r>
      <w:proofErr w:type="gramEnd"/>
      <w:r>
        <w:t xml:space="preserve"> set the age at the 95</w:t>
      </w:r>
      <w:r w:rsidRPr="003F5D11">
        <w:rPr>
          <w:vertAlign w:val="superscript"/>
        </w:rPr>
        <w:t>th</w:t>
      </w:r>
      <w:r>
        <w:t xml:space="preserve"> percentile to 1.0. The offspring lifespan at parental age 0 is set to 1.0. From the models we predicted the offspring lifespan over parental age. In the figures, we depict the mean across replicates and the range of the offspring lifespan as a function of maternal age.</w:t>
      </w:r>
      <w:r w:rsidR="00A87757">
        <w:rPr>
          <w:i/>
          <w:iCs/>
        </w:rPr>
        <w:br w:type="page"/>
      </w:r>
    </w:p>
    <w:p w14:paraId="025D3526" w14:textId="2A2D3774" w:rsidR="00736B9D" w:rsidRDefault="00AA35B8" w:rsidP="004C4090">
      <w:pPr>
        <w:pStyle w:val="Heading1"/>
      </w:pPr>
      <w:bookmarkStart w:id="12" w:name="_Toc140678268"/>
      <w:r w:rsidRPr="00EE64ED">
        <w:lastRenderedPageBreak/>
        <w:t>Results</w:t>
      </w:r>
      <w:bookmarkEnd w:id="12"/>
      <w:r w:rsidRPr="00EE64ED">
        <w:t xml:space="preserve"> </w:t>
      </w:r>
    </w:p>
    <w:p w14:paraId="0E72B930" w14:textId="77777777" w:rsidR="004C4090" w:rsidRPr="004C4090" w:rsidRDefault="004C4090" w:rsidP="004C4090">
      <w:pPr>
        <w:rPr>
          <w:lang w:val="en-US" w:bidi="en-US"/>
        </w:rPr>
      </w:pPr>
    </w:p>
    <w:p w14:paraId="5B08D7E5" w14:textId="77777777" w:rsidR="00EE64ED" w:rsidRDefault="00EE64ED" w:rsidP="00663B35">
      <w:pPr>
        <w:pStyle w:val="Heading2"/>
      </w:pPr>
      <w:bookmarkStart w:id="13" w:name="_Toc140678269"/>
      <w:r w:rsidRPr="00827F4B">
        <w:t>Meta-analysis</w:t>
      </w:r>
      <w:bookmarkEnd w:id="13"/>
      <w:r w:rsidRPr="00827F4B">
        <w:t xml:space="preserve"> </w:t>
      </w:r>
    </w:p>
    <w:p w14:paraId="423A92B8" w14:textId="68F5F4E8" w:rsidR="00F8364E" w:rsidRDefault="004C4090" w:rsidP="00F8364E">
      <w:pPr>
        <w:jc w:val="both"/>
        <w:rPr>
          <w:noProof/>
        </w:rPr>
      </w:pPr>
      <w:r>
        <w:rPr>
          <w:noProof/>
        </w:rPr>
        <w:drawing>
          <wp:anchor distT="0" distB="0" distL="114300" distR="114300" simplePos="0" relativeHeight="251695104" behindDoc="0" locked="0" layoutInCell="1" allowOverlap="1" wp14:anchorId="0777483F" wp14:editId="2AD95441">
            <wp:simplePos x="0" y="0"/>
            <wp:positionH relativeFrom="margin">
              <wp:posOffset>0</wp:posOffset>
            </wp:positionH>
            <wp:positionV relativeFrom="margin">
              <wp:posOffset>3633866</wp:posOffset>
            </wp:positionV>
            <wp:extent cx="5731510" cy="4776470"/>
            <wp:effectExtent l="0" t="0" r="0" b="0"/>
            <wp:wrapSquare wrapText="bothSides"/>
            <wp:docPr id="18702862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286296" name="Picture 1870286296"/>
                    <pic:cNvPicPr/>
                  </pic:nvPicPr>
                  <pic:blipFill>
                    <a:blip r:embed="rId20">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anchor>
        </w:drawing>
      </w:r>
      <w:proofErr w:type="spellStart"/>
      <w:r w:rsidR="00F8364E">
        <w:t>Ivimey</w:t>
      </w:r>
      <w:proofErr w:type="spellEnd"/>
      <w:r w:rsidR="00F8364E">
        <w:t xml:space="preserve">-Cook </w:t>
      </w:r>
      <w:r w:rsidR="00F8364E">
        <w:rPr>
          <w:i/>
          <w:iCs/>
        </w:rPr>
        <w:t xml:space="preserve">et al </w:t>
      </w:r>
      <w:r w:rsidR="00F8364E" w:rsidRPr="00DD57F1">
        <w:fldChar w:fldCharType="begin"/>
      </w:r>
      <w:r w:rsidR="00F8364E" w:rsidRPr="00DD57F1">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00F8364E" w:rsidRPr="00DD57F1">
        <w:fldChar w:fldCharType="separate"/>
      </w:r>
      <w:r w:rsidR="00F8364E" w:rsidRPr="00DD57F1">
        <w:rPr>
          <w:noProof/>
        </w:rPr>
        <w:t>(2022)</w:t>
      </w:r>
      <w:r w:rsidR="00F8364E" w:rsidRPr="00DD57F1">
        <w:fldChar w:fldCharType="end"/>
      </w:r>
      <w:r w:rsidR="00F8364E">
        <w:t xml:space="preserve"> performed a meta-analysis on the occurrence of the Lansing effect across 15 different species. The estimated slopes of a linear maternal effect on offspring lifespan were determined based on data from 22 published studies or directly taken from the studies</w:t>
      </w:r>
      <w:r w:rsidR="003B3B84">
        <w:t xml:space="preserve"> </w:t>
      </w:r>
      <w:r w:rsidR="00F8364E">
        <w:t>(</w:t>
      </w:r>
      <w:r w:rsidR="00F8364E">
        <w:fldChar w:fldCharType="begin"/>
      </w:r>
      <w:r w:rsidR="00F8364E">
        <w:instrText xml:space="preserve"> REF _Ref139802107 \h </w:instrText>
      </w:r>
      <w:r w:rsidR="00F8364E">
        <w:fldChar w:fldCharType="separate"/>
      </w:r>
      <w:r w:rsidR="00F8364E">
        <w:t xml:space="preserve">Figure </w:t>
      </w:r>
      <w:r w:rsidR="00F8364E">
        <w:rPr>
          <w:noProof/>
        </w:rPr>
        <w:t>2</w:t>
      </w:r>
      <w:r w:rsidR="00F8364E">
        <w:fldChar w:fldCharType="end"/>
      </w:r>
      <w:r w:rsidR="00F8364E">
        <w:t>).</w:t>
      </w:r>
      <w:r w:rsidR="00DB57AD">
        <w:t xml:space="preserve"> </w:t>
      </w:r>
      <w:r w:rsidR="001B603C">
        <w:t xml:space="preserve">Monaghan </w:t>
      </w:r>
      <w:r w:rsidR="001B603C">
        <w:rPr>
          <w:i/>
          <w:iCs/>
        </w:rPr>
        <w:t xml:space="preserve">et al </w:t>
      </w:r>
      <w:r w:rsidR="001B603C" w:rsidRPr="001B603C">
        <w:fldChar w:fldCharType="begin"/>
      </w:r>
      <w:r w:rsidR="001B603C" w:rsidRPr="001B603C">
        <w:instrText xml:space="preserve"> ADDIN ZOTERO_ITEM CSL_CITATION {"citationID":"kC3fUAC8","properties":{"formattedCitation":"(2020)","plainCitation":"(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label":"page","suppress-author":true}],"schema":"https://github.com/citation-style-language/schema/raw/master/csl-citation.json"} </w:instrText>
      </w:r>
      <w:r w:rsidR="001B603C" w:rsidRPr="001B603C">
        <w:fldChar w:fldCharType="separate"/>
      </w:r>
      <w:r w:rsidR="001B603C" w:rsidRPr="001B603C">
        <w:rPr>
          <w:noProof/>
        </w:rPr>
        <w:t>(2020)</w:t>
      </w:r>
      <w:r w:rsidR="001B603C" w:rsidRPr="001B603C">
        <w:fldChar w:fldCharType="end"/>
      </w:r>
      <w:r w:rsidR="001B603C">
        <w:t xml:space="preserve"> suggest a bell-shaped relationship between parental age and offspring lifespan; as parental age increases, offspring lifespan initially increases before subsequently declining. Because of this bell-shaped relationship, a Lansing effect might be difficult to identify if all maternal ages are considered; therefore, are t</w:t>
      </w:r>
      <w:r w:rsidR="00DB57AD">
        <w:t>he model</w:t>
      </w:r>
      <w:r w:rsidR="00F420DC">
        <w:t xml:space="preserve">s applied to </w:t>
      </w:r>
      <w:r w:rsidR="001B603C">
        <w:t xml:space="preserve">both </w:t>
      </w:r>
      <w:r w:rsidR="00F420DC">
        <w:t>all maternal ages (‘All Ages’) as well as the older maternal ages</w:t>
      </w:r>
      <w:r w:rsidR="00DB57AD">
        <w:t xml:space="preserve"> (‘Terminal </w:t>
      </w:r>
      <w:r w:rsidR="00F420DC">
        <w:t>A</w:t>
      </w:r>
      <w:r w:rsidR="00DB57AD">
        <w:t xml:space="preserve">ges’). Overall, when considering all species together, there is an observed negative correlation between maternal age and offspring lifespan. </w:t>
      </w:r>
      <w:r w:rsidR="00F420DC">
        <w:t>This correlation</w:t>
      </w:r>
      <w:r w:rsidR="00F8364E">
        <w:t xml:space="preserve"> is most apparent in insect species; </w:t>
      </w:r>
      <w:r w:rsidR="008D1E63">
        <w:t xml:space="preserve">in mammal species </w:t>
      </w:r>
      <w:r w:rsidR="00F61E23">
        <w:t xml:space="preserve">on the other hand, </w:t>
      </w:r>
      <w:r w:rsidR="008D1E63">
        <w:t>the</w:t>
      </w:r>
      <w:r w:rsidR="00DB57AD">
        <w:t xml:space="preserve">re is little to no Lansing effect apparent. </w:t>
      </w:r>
      <w:r>
        <w:t>I</w:t>
      </w:r>
      <w:r w:rsidR="001B603C">
        <w:t xml:space="preserve">n most of the species, if the model is applied to terminal ages, the effect size seems to become less negative; suggesting the relationship between parental age and offspring lifespan might not follow a bell-shaped pattern but rather exhibits an exponential decline. </w:t>
      </w:r>
      <w:r>
        <w:t xml:space="preserve">Overall, the meta-analysis shows </w:t>
      </w:r>
      <w:r w:rsidR="008D1E63">
        <w:t>taxonomic variation</w:t>
      </w:r>
      <w:r>
        <w:t>;</w:t>
      </w:r>
      <w:r w:rsidR="008D1E63">
        <w:t xml:space="preserve"> in some taxa there is stronger evidence of a Lansing effect than in others. These differences could</w:t>
      </w:r>
      <w:r>
        <w:t xml:space="preserve"> </w:t>
      </w:r>
      <w:r w:rsidR="008D1E63">
        <w:t xml:space="preserve">be due to biological effects. </w:t>
      </w:r>
      <w:r w:rsidR="00F8364E">
        <w:t>The meta-analysis underlines the disparate findings on the occurrence of the Lansing effect in empirical studies.</w:t>
      </w:r>
      <w:r w:rsidRPr="004C4090">
        <w:rPr>
          <w:noProof/>
        </w:rPr>
        <w:t xml:space="preserve"> </w:t>
      </w:r>
    </w:p>
    <w:p w14:paraId="2B6381FD" w14:textId="256F71B2" w:rsidR="003D16C1" w:rsidRDefault="003D16C1" w:rsidP="003D16C1">
      <w:pPr>
        <w:pStyle w:val="Caption"/>
      </w:pPr>
      <w:bookmarkStart w:id="14" w:name="_Ref139802107"/>
      <w:r>
        <w:t xml:space="preserve">Figure </w:t>
      </w:r>
      <w:r>
        <w:fldChar w:fldCharType="begin"/>
      </w:r>
      <w:r>
        <w:instrText xml:space="preserve"> SEQ Figure \* ARABIC </w:instrText>
      </w:r>
      <w:r>
        <w:fldChar w:fldCharType="separate"/>
      </w:r>
      <w:r>
        <w:rPr>
          <w:noProof/>
        </w:rPr>
        <w:t>2</w:t>
      </w:r>
      <w:r>
        <w:rPr>
          <w:noProof/>
        </w:rPr>
        <w:fldChar w:fldCharType="end"/>
      </w:r>
      <w:bookmarkEnd w:id="14"/>
      <w:r>
        <w:t>: Means of slope estimates with 95% confidence intervals for all age</w:t>
      </w:r>
      <w:r w:rsidR="000E1534">
        <w:t>s</w:t>
      </w:r>
      <w:r>
        <w:t xml:space="preserve"> as well as the terminal ages. The model was also fitted to correct for a time lag and publication bias. Reprinted and modified from </w:t>
      </w:r>
      <w:proofErr w:type="spellStart"/>
      <w:r>
        <w:t>Ivimey</w:t>
      </w:r>
      <w:proofErr w:type="spellEnd"/>
      <w:r>
        <w:t>-Cook et al. (2022) with the addition of the pooled group.</w:t>
      </w:r>
    </w:p>
    <w:p w14:paraId="42F4D590" w14:textId="77777777" w:rsidR="00EE64ED" w:rsidRDefault="00EE64ED" w:rsidP="00663B35">
      <w:pPr>
        <w:pStyle w:val="Heading2"/>
      </w:pPr>
      <w:bookmarkStart w:id="15" w:name="_Toc140678270"/>
      <w:r>
        <w:lastRenderedPageBreak/>
        <w:t>Baseline: Age-specific survival evolution</w:t>
      </w:r>
      <w:bookmarkEnd w:id="15"/>
    </w:p>
    <w:p w14:paraId="45B1D3B9" w14:textId="096882F5" w:rsidR="00EE64ED" w:rsidRDefault="00E22001" w:rsidP="00EE64ED">
      <w:pPr>
        <w:jc w:val="both"/>
      </w:pPr>
      <w:r>
        <w:rPr>
          <w:noProof/>
        </w:rPr>
        <mc:AlternateContent>
          <mc:Choice Requires="wps">
            <w:drawing>
              <wp:anchor distT="0" distB="0" distL="114300" distR="114300" simplePos="0" relativeHeight="251694080" behindDoc="0" locked="0" layoutInCell="1" allowOverlap="1" wp14:anchorId="7E98BAB4" wp14:editId="1F0B47F1">
                <wp:simplePos x="0" y="0"/>
                <wp:positionH relativeFrom="column">
                  <wp:posOffset>-3810</wp:posOffset>
                </wp:positionH>
                <wp:positionV relativeFrom="paragraph">
                  <wp:posOffset>6774110</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FFF939" w14:textId="57D7F1DA" w:rsidR="00EE64ED" w:rsidRPr="00681902" w:rsidRDefault="00EE64ED" w:rsidP="00EE64ED">
                            <w:pPr>
                              <w:pStyle w:val="Caption"/>
                              <w:rPr>
                                <w:noProof/>
                              </w:rPr>
                            </w:pPr>
                            <w:bookmarkStart w:id="16"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16"/>
                            <w:r>
                              <w:t>: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8BAB4" id="_x0000_s1038" type="#_x0000_t202" style="position:absolute;left:0;text-align:left;margin-left:-.3pt;margin-top:533.4pt;width:451.3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" stroked="f">
                <v:textbox style="mso-fit-shape-to-text:t" inset="0,0,0,0">
                  <w:txbxContent>
                    <w:p w14:paraId="34FFF939" w14:textId="57D7F1DA" w:rsidR="00EE64ED" w:rsidRPr="00681902" w:rsidRDefault="00EE64ED" w:rsidP="00EE64ED">
                      <w:pPr>
                        <w:pStyle w:val="Caption"/>
                        <w:rPr>
                          <w:noProof/>
                        </w:rPr>
                      </w:pPr>
                      <w:bookmarkStart w:id="17"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17"/>
                      <w:r>
                        <w:t>: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93056" behindDoc="0" locked="0" layoutInCell="1" allowOverlap="1" wp14:anchorId="66CCB329" wp14:editId="33DAB841">
            <wp:simplePos x="0" y="0"/>
            <wp:positionH relativeFrom="margin">
              <wp:posOffset>0</wp:posOffset>
            </wp:positionH>
            <wp:positionV relativeFrom="margin">
              <wp:posOffset>1796786</wp:posOffset>
            </wp:positionV>
            <wp:extent cx="5731510" cy="5363845"/>
            <wp:effectExtent l="0" t="0" r="0" b="0"/>
            <wp:wrapSquare wrapText="bothSides"/>
            <wp:docPr id="11054340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34026" name="Picture 1105434026"/>
                    <pic:cNvPicPr/>
                  </pic:nvPicPr>
                  <pic:blipFill>
                    <a:blip r:embed="rId21">
                      <a:extLst>
                        <a:ext uri="{28A0092B-C50C-407E-A947-70E740481C1C}">
                          <a14:useLocalDpi xmlns:a14="http://schemas.microsoft.com/office/drawing/2010/main" val="0"/>
                        </a:ext>
                      </a:extLst>
                    </a:blip>
                    <a:stretch>
                      <a:fillRect/>
                    </a:stretch>
                  </pic:blipFill>
                  <pic:spPr>
                    <a:xfrm>
                      <a:off x="0" y="0"/>
                      <a:ext cx="5731510" cy="5363845"/>
                    </a:xfrm>
                    <a:prstGeom prst="rect">
                      <a:avLst/>
                    </a:prstGeom>
                  </pic:spPr>
                </pic:pic>
              </a:graphicData>
            </a:graphic>
          </wp:anchor>
        </w:drawing>
      </w:r>
      <w:r w:rsidR="008E336A">
        <w:t xml:space="preserve">We model evolving lifespans in the population </w:t>
      </w:r>
      <w:r w:rsidR="00F035B3">
        <w:t>due to the accumulation of mutations, over time, in each individual’s age-specific survival genes</w:t>
      </w:r>
      <w:r w:rsidR="00F035B3">
        <w:t xml:space="preserve"> </w:t>
      </w:r>
      <w:r w:rsidR="008E336A">
        <w:fldChar w:fldCharType="begin"/>
      </w:r>
      <w:r w:rsidR="008E336A">
        <w:instrText xml:space="preserve"> ADDIN ZOTERO_ITEM CSL_CITATION {"citationID":"qq4IBLhN","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sidR="008E336A">
        <w:fldChar w:fldCharType="separate"/>
      </w:r>
      <w:r w:rsidR="008E336A">
        <w:rPr>
          <w:noProof/>
        </w:rPr>
        <w:t>(Medawar, 1957)</w:t>
      </w:r>
      <w:r w:rsidR="008E336A">
        <w:fldChar w:fldCharType="end"/>
      </w:r>
      <w:r w:rsidR="008E336A">
        <w:t>. When the baseline mechanism is solely enabled in the model, the survival of the individuals is only affected by the age-specific survival genes. The force of natural selection declines with age, resulting in m</w:t>
      </w:r>
      <w:r w:rsidR="008E336A" w:rsidRPr="00464910">
        <w:t xml:space="preserve">utation accumulation </w:t>
      </w:r>
      <w:r w:rsidR="008E336A">
        <w:t xml:space="preserve">for the </w:t>
      </w:r>
      <w:r w:rsidR="008E336A" w:rsidRPr="00464910">
        <w:t>older ages</w:t>
      </w:r>
      <w:r w:rsidR="008E336A">
        <w:t xml:space="preserve">. Under the baseline scenario no Lansing effect occurs (Figure 3A). Which is as expected, since the age-specific survival genes only affect the survival of the individual and have no parental effect on the offspring that depends on the parents’ age. </w:t>
      </w:r>
      <w:r w:rsidR="006B15C2">
        <w:t>An increasing mutation load</w:t>
      </w:r>
      <w:r w:rsidR="00ED6DC6">
        <w:t xml:space="preserve"> leads to more mutation accumulation, </w:t>
      </w:r>
      <w:r w:rsidR="006B15C2">
        <w:t xml:space="preserve">and </w:t>
      </w:r>
      <w:r w:rsidR="00ED6DC6">
        <w:t xml:space="preserve">thus </w:t>
      </w:r>
      <w:r w:rsidR="008E336A">
        <w:t xml:space="preserve">shorter </w:t>
      </w:r>
      <w:r w:rsidR="00EE64ED">
        <w:t>lifespans</w:t>
      </w:r>
      <w:r w:rsidR="008E336A">
        <w:t xml:space="preserve"> </w:t>
      </w:r>
      <w:r w:rsidR="00EE64ED">
        <w:t xml:space="preserve">(Figure S1). </w:t>
      </w:r>
    </w:p>
    <w:p w14:paraId="6C4038D3" w14:textId="77777777" w:rsidR="00EE64ED" w:rsidRDefault="00EE64ED" w:rsidP="00663B35">
      <w:pPr>
        <w:pStyle w:val="Heading2"/>
      </w:pPr>
      <w:bookmarkStart w:id="18" w:name="_Toc140678271"/>
      <w:r>
        <w:t xml:space="preserve">Candidate mechanism 1: </w:t>
      </w:r>
      <w:r w:rsidRPr="007A72CC">
        <w:t>Decline of gamete quality</w:t>
      </w:r>
      <w:bookmarkEnd w:id="18"/>
    </w:p>
    <w:p w14:paraId="76D0DBBA" w14:textId="12A9E99E" w:rsidR="00EE64ED" w:rsidRDefault="0029575C" w:rsidP="00EE64ED">
      <w:pPr>
        <w:jc w:val="both"/>
      </w:pPr>
      <w:r>
        <w:t xml:space="preserve">With an increasing parental age, gametes are expected to have accumulated more damage, resulting in a decrease in offspring lifespan </w:t>
      </w:r>
      <w:r>
        <w:fldChar w:fldCharType="begin"/>
      </w:r>
      <w:r>
        <w:instrText xml:space="preserve"> ADDIN ZOTERO_ITEM CSL_CITATION {"citationID":"pf6jfNqs","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Monaghan &amp; Metcalfe, 2019; Ziyue Gao et al., 2018)</w:t>
      </w:r>
      <w:r>
        <w:fldChar w:fldCharType="end"/>
      </w:r>
      <w:r>
        <w:t>.We model damage accumulation in the individual’s gametes by assuming individuals carry a set of binary genes affecting survival. Under this candidate mechanism, a Lansing effect occurs (</w:t>
      </w:r>
      <w:r>
        <w:fldChar w:fldCharType="begin"/>
      </w:r>
      <w:r>
        <w:instrText xml:space="preserve"> REF _Ref139894802 \h  \* MERGEFORMAT </w:instrText>
      </w:r>
      <w:r>
        <w:fldChar w:fldCharType="separate"/>
      </w:r>
      <w:r w:rsidRPr="00394D4D">
        <w:t>Figure 3</w:t>
      </w:r>
      <w:r>
        <w:fldChar w:fldCharType="end"/>
      </w:r>
      <w:r>
        <w:t xml:space="preserve">F). However, when the Lansing effect is evaluated cross-sectional under this </w:t>
      </w:r>
      <w:r>
        <w:lastRenderedPageBreak/>
        <w:t xml:space="preserve">mechanism, this effect disappears. This is </w:t>
      </w:r>
      <w:r w:rsidR="00D73A3E">
        <w:t xml:space="preserve">probably </w:t>
      </w:r>
      <w:r>
        <w:t>due to the selective disappearance of individuals with low quality genes in higher ages in the cross-sectional analysis. When a decline in gamete quality co-occurs with the baseline scenario, no Lansing effect occurs (Figure 3E). In this case, the are less longer-lived individuals, resulting in less time to accumulate damage in the gametes (Figure 3B), resulting in the Lansing effect to be undetectable. By increasing the rate of gamete decline, the individuals’ lifespans shorten, for both the offspring a</w:t>
      </w:r>
      <w:r w:rsidR="00752234">
        <w:t>nd</w:t>
      </w:r>
      <w:r>
        <w:t xml:space="preserve"> for the parents (Figure S2). </w:t>
      </w:r>
      <w:r w:rsidR="00C31BE1">
        <w:t xml:space="preserve">However, the Lansing effect becomes stronger with more gamete damage accumulation.  </w:t>
      </w:r>
    </w:p>
    <w:p w14:paraId="458A701F" w14:textId="77777777" w:rsidR="00EE64ED" w:rsidRPr="001612E6" w:rsidRDefault="00EE64ED" w:rsidP="00EE64ED">
      <w:pPr>
        <w:jc w:val="both"/>
        <w:rPr>
          <w:b/>
          <w:bCs/>
        </w:rPr>
      </w:pPr>
    </w:p>
    <w:p w14:paraId="6AFC3159" w14:textId="77777777" w:rsidR="00EE64ED" w:rsidRDefault="00EE64ED" w:rsidP="00663B35">
      <w:pPr>
        <w:pStyle w:val="Heading2"/>
      </w:pPr>
      <w:bookmarkStart w:id="19" w:name="_Toc140678272"/>
      <w:r>
        <w:t>Candidate mechanism 2: Quality of parental care</w:t>
      </w:r>
      <w:bookmarkEnd w:id="19"/>
      <w:r>
        <w:t xml:space="preserve"> </w:t>
      </w:r>
    </w:p>
    <w:p w14:paraId="3B135A59" w14:textId="7E96CAC9" w:rsidR="0036366F" w:rsidRPr="00BA7DEF" w:rsidRDefault="00B57673" w:rsidP="0036366F">
      <w:pPr>
        <w:jc w:val="both"/>
      </w:pPr>
      <w:r>
        <w:t xml:space="preserve">It has been hypothesized that the quality of parental care could decrease with increasing age (Muller et al. 2017, Monaghan et al. 2020). </w:t>
      </w:r>
      <w:r w:rsidR="0036366F">
        <w:t xml:space="preserve">We model a decline in quality of parental care by assuming that the age of the parent at conception determines the parental care quality of the individual. Under this </w:t>
      </w:r>
      <w:r w:rsidR="00A167DF">
        <w:t xml:space="preserve">candidate </w:t>
      </w:r>
      <w:r w:rsidR="0036366F">
        <w:t>mechanism, a Lansing effect occurs, for both the cross-sectional and the longitudinal analysis (</w:t>
      </w:r>
      <w:r w:rsidR="0036366F">
        <w:fldChar w:fldCharType="begin"/>
      </w:r>
      <w:r w:rsidR="0036366F">
        <w:instrText xml:space="preserve"> REF _Ref139894802 \h  \* MERGEFORMAT </w:instrText>
      </w:r>
      <w:r w:rsidR="0036366F">
        <w:fldChar w:fldCharType="separate"/>
      </w:r>
      <w:r w:rsidR="0036366F" w:rsidRPr="00471F6F">
        <w:t>Figure 3</w:t>
      </w:r>
      <w:r w:rsidR="0036366F">
        <w:fldChar w:fldCharType="end"/>
      </w:r>
      <w:r w:rsidR="0036366F">
        <w:t>K). When</w:t>
      </w:r>
      <w:r w:rsidR="007370D4">
        <w:t xml:space="preserve"> a decline in quality of parental care co-occurs with the baseline scenario, a</w:t>
      </w:r>
      <w:r w:rsidR="0036366F">
        <w:t xml:space="preserve"> Lansing effect occurs as well (Figure 3I</w:t>
      </w:r>
      <w:r w:rsidR="004C1FCA">
        <w:t xml:space="preserve">). </w:t>
      </w:r>
      <w:r w:rsidR="007370D4">
        <w:t>Finally, w</w:t>
      </w:r>
      <w:r w:rsidR="0036366F">
        <w:t xml:space="preserve">hen a decline in quality of parental care </w:t>
      </w:r>
      <w:r w:rsidR="007370D4">
        <w:t xml:space="preserve">co-occurs </w:t>
      </w:r>
      <w:r w:rsidR="0036366F">
        <w:t>with a decline in gamete quality,</w:t>
      </w:r>
      <w:r w:rsidR="007370D4">
        <w:t xml:space="preserve"> again</w:t>
      </w:r>
      <w:r w:rsidR="0036366F">
        <w:t xml:space="preserve"> </w:t>
      </w:r>
      <w:r w:rsidR="007370D4">
        <w:t>a</w:t>
      </w:r>
      <w:r w:rsidR="0036366F">
        <w:t xml:space="preserve"> Lansing effect</w:t>
      </w:r>
      <w:r w:rsidR="007370D4">
        <w:t xml:space="preserve"> occurs</w:t>
      </w:r>
      <w:r w:rsidR="0036366F">
        <w:t xml:space="preserve"> (Figure 3J). If the mutation load increases, the Lansing effect is reinforced, and the offspring lifespans decrease even steeper over increasing parental age (Figure S3). </w:t>
      </w:r>
    </w:p>
    <w:p w14:paraId="17422303" w14:textId="77777777" w:rsidR="00EE64ED" w:rsidRDefault="00EE64ED" w:rsidP="00EE64ED">
      <w:pPr>
        <w:jc w:val="both"/>
        <w:rPr>
          <w:b/>
          <w:bCs/>
        </w:rPr>
      </w:pPr>
    </w:p>
    <w:p w14:paraId="5F45DD30" w14:textId="77777777" w:rsidR="00EE64ED" w:rsidRPr="0017640A" w:rsidRDefault="00EE64ED" w:rsidP="00663B35">
      <w:pPr>
        <w:pStyle w:val="Heading2"/>
      </w:pPr>
      <w:bookmarkStart w:id="20" w:name="_Toc140678273"/>
      <w:r>
        <w:t>Candidate mechanism 3: A</w:t>
      </w:r>
      <w:r w:rsidRPr="0017640A">
        <w:t xml:space="preserve">ge-specific </w:t>
      </w:r>
      <w:r>
        <w:t xml:space="preserve">resource </w:t>
      </w:r>
      <w:r w:rsidRPr="0017640A">
        <w:t xml:space="preserve">allocation to repair vs. </w:t>
      </w:r>
      <w:proofErr w:type="gramStart"/>
      <w:r w:rsidRPr="0017640A">
        <w:t>reproduction</w:t>
      </w:r>
      <w:bookmarkEnd w:id="20"/>
      <w:proofErr w:type="gramEnd"/>
    </w:p>
    <w:p w14:paraId="5E07CD61" w14:textId="0EE8F4D8" w:rsidR="008B270F" w:rsidRDefault="00F15448" w:rsidP="007207C8">
      <w:pPr>
        <w:jc w:val="both"/>
      </w:pPr>
      <w:r>
        <w:t xml:space="preserve">Age-specific resource allocation to repair vs. reproduction could contribute to a Lansing effect if individuals show reproductive restraint later in life </w:t>
      </w:r>
      <w:r>
        <w:fldChar w:fldCharType="begin"/>
      </w:r>
      <w:r>
        <w:instrText xml:space="preserve"> ADDIN ZOTERO_ITEM CSL_CITATION {"citationID":"p48Z9vYV","properties":{"formattedCitation":"(McNamara et al., 2009; van den Heuvel et al., 2016)","plainCitation":"(McNamara et al., 2009; van den Heuvel et al., 2016)","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noProof/>
        </w:rPr>
        <w:t>(McNamara et al., 2009; van den Heuvel et al., 2016)</w:t>
      </w:r>
      <w:r>
        <w:fldChar w:fldCharType="end"/>
      </w:r>
      <w:r>
        <w:t xml:space="preserve">. </w:t>
      </w:r>
      <w:r w:rsidR="009B6637">
        <w:t xml:space="preserve">Alternatively, a Lansing effect could also be counteracted if individuals evolve terminal investment. </w:t>
      </w:r>
      <w:r>
        <w:t xml:space="preserve">We model this by assuming that individuals carry age-specific </w:t>
      </w:r>
      <w:r w:rsidR="004A7F48">
        <w:t xml:space="preserve">genes </w:t>
      </w:r>
      <w:r>
        <w:t>for the proportion of resources allocated to reproduction. Under this candidate mechanism, we do not detect a Lansing effect (Figure 3P); i.e., individuals do not invest more or less of their resources in reproduction near the end of their lives (Fig</w:t>
      </w:r>
      <w:r w:rsidR="005913CA">
        <w:t>ure</w:t>
      </w:r>
      <w:r>
        <w:t xml:space="preserve"> S5</w:t>
      </w:r>
      <w:r w:rsidR="005913CA">
        <w:t xml:space="preserve">). </w:t>
      </w:r>
      <w:r w:rsidR="009B6637">
        <w:t>If</w:t>
      </w:r>
      <w:r w:rsidR="00A167DF">
        <w:t xml:space="preserve"> age-specific resource allocation</w:t>
      </w:r>
      <w:r>
        <w:t xml:space="preserve"> </w:t>
      </w:r>
      <w:r w:rsidR="00752234">
        <w:t xml:space="preserve">co-occurs </w:t>
      </w:r>
      <w:r>
        <w:t xml:space="preserve">with </w:t>
      </w:r>
      <w:r w:rsidR="009B6637">
        <w:t>mutation accumulation</w:t>
      </w:r>
      <w:r>
        <w:t xml:space="preserve">, the Lansing effect cannot be detected cross-sectionally (Figure 3M). However, longitudinally, </w:t>
      </w:r>
      <w:r w:rsidR="009B6637">
        <w:t xml:space="preserve">there is </w:t>
      </w:r>
      <w:r>
        <w:t xml:space="preserve">an increase </w:t>
      </w:r>
      <w:r w:rsidR="009B6637">
        <w:t>in</w:t>
      </w:r>
      <w:r>
        <w:t xml:space="preserve"> offspring lifespan </w:t>
      </w:r>
      <w:r w:rsidR="009B6637">
        <w:t>with an increase in</w:t>
      </w:r>
      <w:r>
        <w:t xml:space="preserve"> parental ag</w:t>
      </w:r>
      <w:r w:rsidR="009B6637">
        <w:t>e</w:t>
      </w:r>
      <w:r>
        <w:t>; thus, the opposite of a Lansing effect. This is reflected in the age-specific investment of individuals, who start investing more into reproduction at the end of their lifetime (Figure S6). When the age-specific resource allocation mechanism co-occurs with a decline in gamete quality, no Lansing effect occurs (Figure 3N</w:t>
      </w:r>
      <w:r w:rsidR="00A73753">
        <w:t xml:space="preserve">). </w:t>
      </w:r>
      <w:r>
        <w:t>In this case, the effect of the resource allocation mechanism balances out the effect of a decline in gamete quality, making the Lansing effect disappear. When the resource allocation mechanism co-occurs with the decline in quality of parental care, a Lansing effect is detected for both the cross-sectional and the longitudinal analysis (Figure 3O). The mutation rate does not affect these results</w:t>
      </w:r>
      <w:r w:rsidR="00B94D82">
        <w:t xml:space="preserve"> qualitatively</w:t>
      </w:r>
      <w:r>
        <w:t xml:space="preserve"> (Fig</w:t>
      </w:r>
      <w:r w:rsidR="00A73753">
        <w:t>ure</w:t>
      </w:r>
      <w:r>
        <w:t xml:space="preserve"> S4).</w:t>
      </w: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426F227F" w:rsidR="00B36732" w:rsidRDefault="00B36732">
      <w:r>
        <w:br w:type="page"/>
      </w:r>
    </w:p>
    <w:p w14:paraId="334045EA" w14:textId="1616D4D9" w:rsidR="006F21D6" w:rsidRDefault="00AA35B8" w:rsidP="006A112D">
      <w:pPr>
        <w:pStyle w:val="Heading1"/>
      </w:pPr>
      <w:bookmarkStart w:id="21" w:name="_Toc140678274"/>
      <w:r w:rsidRPr="00B77F0D">
        <w:lastRenderedPageBreak/>
        <w:t>Discussion</w:t>
      </w:r>
      <w:bookmarkEnd w:id="21"/>
      <w:r w:rsidRPr="00B77F0D">
        <w:t xml:space="preserve"> </w:t>
      </w:r>
    </w:p>
    <w:p w14:paraId="1914B06B" w14:textId="77777777" w:rsidR="00C16E55" w:rsidRDefault="00C16E55">
      <w:pPr>
        <w:rPr>
          <w:b/>
          <w:bCs/>
        </w:rPr>
      </w:pPr>
    </w:p>
    <w:p w14:paraId="4BF7E164" w14:textId="77777777" w:rsidR="00951D30" w:rsidRDefault="00951D30" w:rsidP="00951D30">
      <w:pPr>
        <w:jc w:val="both"/>
      </w:pPr>
      <w:r>
        <w:t xml:space="preserve">Biological ageing, or senescence can be characterized by the physiological deterioration of an organism </w:t>
      </w:r>
      <w:r>
        <w:fldChar w:fldCharType="begin"/>
      </w:r>
      <w:r>
        <w:instrText xml:space="preserve"> ADDIN ZOTERO_ITEM CSL_CITATION {"citationID":"z2su6ZVg","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fldChar w:fldCharType="separate"/>
      </w:r>
      <w:r>
        <w:rPr>
          <w:noProof/>
        </w:rPr>
        <w:t>(Maklakov et al., 2015)</w:t>
      </w:r>
      <w:r>
        <w:fldChar w:fldCharType="end"/>
      </w:r>
      <w:r>
        <w:t xml:space="preserve">. This is a central topic in evolutionary biology; however, these studies mostly focus on somatic deterioration. Germline deterioration could potentially also be of great importance for the study of senescence. In 1947, Albert Lansing discovered that offspring lifespan decreases as parental age increases, which became known as the Lansing effect </w:t>
      </w:r>
      <w:r>
        <w:fldChar w:fldCharType="begin"/>
      </w:r>
      <w:r>
        <w:instrText xml:space="preserve"> ADDIN ZOTERO_ITEM CSL_CITATION {"citationID":"R4UuCv6T","properties":{"formattedCitation":"(Lansing, 1947)","plainCitation":"(Lansing, 1947)","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schema":"https://github.com/citation-style-language/schema/raw/master/csl-citation.json"} </w:instrText>
      </w:r>
      <w:r>
        <w:fldChar w:fldCharType="separate"/>
      </w:r>
      <w:r>
        <w:rPr>
          <w:noProof/>
        </w:rPr>
        <w:t>(Lansing, 1947)</w:t>
      </w:r>
      <w:r>
        <w:fldChar w:fldCharType="end"/>
      </w:r>
      <w:r>
        <w:t xml:space="preserve">. Using evolutionary individual-based simulations, we model multiple candidate mechanisms that have been hypothesized to contribute to a Lansing effect. Our model shows that a variety of mechanisms can lead to a Lansing effect; however, the Lansing effect can also be counteracted if </w:t>
      </w:r>
      <w:proofErr w:type="gramStart"/>
      <w:r>
        <w:t>particular mechanisms</w:t>
      </w:r>
      <w:proofErr w:type="gramEnd"/>
      <w:r>
        <w:t xml:space="preserve"> co-occur. Our study also reveals that different data collection methods can render a Lansing effect undetectable. Our model therefore suggests that different mechanisms causing a Lansing effect in different groups of organisms and different data collection approaches could explain the highly disparate findings on the occurrence of a Lansing effect across animals (</w:t>
      </w:r>
      <w:proofErr w:type="spellStart"/>
      <w:r>
        <w:t>Ivimey</w:t>
      </w:r>
      <w:proofErr w:type="spellEnd"/>
      <w:r>
        <w:t xml:space="preserve">-Cook et al. 2023). </w:t>
      </w:r>
    </w:p>
    <w:p w14:paraId="7F8E93EA" w14:textId="696C1911" w:rsidR="00951D30" w:rsidRDefault="00951D30" w:rsidP="00951D30">
      <w:pPr>
        <w:jc w:val="both"/>
      </w:pPr>
      <w:r>
        <w:tab/>
        <w:t xml:space="preserve">Several mechanisms have been suggested to cause a Lansing effect. In our model, we show that damage accumulation in the individual’s gametes can contribute to a Lansing effect. However, the effect of this mechanism can also disappear and thus be counteracted. A decline in gamete quality can be caused by mutations accumulating </w:t>
      </w:r>
      <w:r>
        <w:fldChar w:fldCharType="begin"/>
      </w:r>
      <w:r>
        <w:instrText xml:space="preserve"> ADDIN ZOTERO_ITEM CSL_CITATION {"citationID":"9rUjgL1B","properties":{"formattedCitation":"(Ziyue Gao et al., 2018)","plainCitation":"(Ziyue Gao et al., 2018)","noteIndex":0},"citationItems":[{"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Ziyue Gao et al., 2018)</w:t>
      </w:r>
      <w:r>
        <w:fldChar w:fldCharType="end"/>
      </w:r>
      <w:r>
        <w:t xml:space="preserve">, telomere shortening, and mitochondrial mutations in gametes </w:t>
      </w:r>
      <w:r>
        <w:fldChar w:fldCharType="begin"/>
      </w:r>
      <w:r>
        <w:instrText xml:space="preserve"> ADDIN ZOTERO_ITEM CSL_CITATION {"citationID":"8HxQDvh9","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xml:space="preserve">. The germline might also be affected by the soma, which is less protected against mutations since the barrier between the soma and the germ cells might be less impenetrable than once thought </w:t>
      </w:r>
      <w:r>
        <w:fldChar w:fldCharType="begin"/>
      </w:r>
      <w:r>
        <w:instrText xml:space="preserve"> ADDIN ZOTERO_ITEM CSL_CITATION {"citationID":"aqkMQxti","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xml:space="preserve">. Age-related germline damage accumulation is likely to depend on the lifespan of the individuals since there needs to be enough time to accumulate damage in the gametes </w:t>
      </w:r>
      <w:r>
        <w:fldChar w:fldCharType="begin"/>
      </w:r>
      <w:r>
        <w:instrText xml:space="preserve"> ADDIN ZOTERO_ITEM CSL_CITATION {"citationID":"rQq2AU6l","properties":{"formattedCitation":"(Hood et al., 2019)","plainCitation":"(Hood et al., 2019)","noteIndex":0},"citationItems":[{"id":53,"uris":["http://zotero.org/users/11930833/items/EKZ9M63V"],"itemData":{"id":53,"type":"article-journal","abstract":"Longevity plays a key role in the fitness of organisms, so understanding the processes that underlie variance in senescence has long been a focus of ecologists and evolutionary biologists. For decades, the performance and ultimate decline of mitochondria have been implicated in the demise of somatic tissue, but exactly why mitochondrial function declines as individual’s age has remained elusive. A possible source of decline that has been of intense debate is mutations to the mitochondrial DNA. There are two primary sources of such mutations: oxidative damage, which is widely discussed by ecologists interested in aging, and mitochondrial replication error, which is less familiar to most ecologists. The goal of this review is to introduce ecologists and evolutionary biologists to the concept of mitochondrial replication error and to review the current status of research on the relative importance of replication error in senescence. We conclude by detailing some of the gaps in our knowledge that currently make it difficult to deduce the relative importance of replication error in wild populations and encourage organismal biologists to consider this variable both when interpreting their results and as viable measure to include in their studies.","container-title":"Integrative and Comparative Biology","DOI":"10.1093/icb/icz097","ISSN":"1540-7063","issue":"4","journalAbbreviation":"Integrative and Comparative Biology","page":"970-982","title":"An Ecologist’s Guide to Mitochondrial DNA Mutations and Senescence","volume":"59","author":[{"family":"Hood","given":"Wendy R"},{"family":"Williams","given":"Ashley S"},{"family":"Hill","given":"Geoffrey E"}],"issued":{"date-parts":[["2019",10,1]]}}}],"schema":"https://github.com/citation-style-language/schema/raw/master/csl-citation.json"} </w:instrText>
      </w:r>
      <w:r>
        <w:fldChar w:fldCharType="separate"/>
      </w:r>
      <w:r>
        <w:rPr>
          <w:noProof/>
        </w:rPr>
        <w:t>(Hood et al., 2019)</w:t>
      </w:r>
      <w:r>
        <w:fldChar w:fldCharType="end"/>
      </w:r>
      <w:r>
        <w:t xml:space="preserve">. In our model we see this when this candidate mechanism </w:t>
      </w:r>
      <w:r w:rsidR="00E74A2A">
        <w:t xml:space="preserve">co-occurs with </w:t>
      </w:r>
      <w:r>
        <w:t>the baseline scenario. The individuals evolve relatively short lifespans, resulting in the disappearance of the Lansing effect.</w:t>
      </w:r>
    </w:p>
    <w:p w14:paraId="1BCD6901" w14:textId="5AA5F2F0" w:rsidR="00951D30" w:rsidRDefault="00951D30" w:rsidP="00951D30">
      <w:pPr>
        <w:jc w:val="both"/>
      </w:pPr>
      <w:r>
        <w:tab/>
        <w:t>A decline in quality of parental care is also suggested to contribute to a Lansing effect (Monaghan et al. 2020). Our model demonstrates that a decline in parental care with increasing parental age can readily cause a Lansing effect. In parasitic wasps, older mothers have less resources available for reproduction and therefore invest less nutrients in their eggs (Muller et al. 2017). As a consequence, the offspring of older mothers contain lower levels of nutrients, although they can feed on host larva to overcome some of these shortages. Our results show that this mechanism might play an important role in generating a Lansing effect, since the effect stays detectable and present, irrespective of</w:t>
      </w:r>
      <w:r w:rsidR="00E74A2A">
        <w:t xml:space="preserve"> co-occurring</w:t>
      </w:r>
      <w:r>
        <w:t xml:space="preserve"> mechanisms or of which data collection method we use.  </w:t>
      </w:r>
    </w:p>
    <w:p w14:paraId="3241FB8B" w14:textId="6CFF9BAE" w:rsidR="00951D30" w:rsidRDefault="00951D30" w:rsidP="00951D30">
      <w:pPr>
        <w:jc w:val="both"/>
      </w:pPr>
      <w:r>
        <w:tab/>
        <w:t xml:space="preserve">Finally, age-specific resource allocation to repair vs. reproduction is suggested to contribute to a Lansing effect. We find that this mechanism does not result in a Lansing effect on its own; thus, the individuals do not evolve age-specific differences in their investment into reproduction vs. repair. However, when we include evolving lifespans of the individuals </w:t>
      </w:r>
      <w:r w:rsidR="0081488C">
        <w:t>co-occurring</w:t>
      </w:r>
      <w:r>
        <w:t xml:space="preserve"> with this candidate mechanism, we see an increase of offspring lifespan with increasing parental age. This means that the individuals actually invest more into reproduction at the end of their lives, which is in accordance with the ‘terminal investment’ idea from life history theory </w:t>
      </w:r>
      <w:r>
        <w:fldChar w:fldCharType="begin"/>
      </w:r>
      <w:r>
        <w:instrText xml:space="preserve"> ADDIN ZOTERO_ITEM CSL_CITATION {"citationID":"A8MW2syr","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fldChar w:fldCharType="separate"/>
      </w:r>
      <w:r>
        <w:rPr>
          <w:noProof/>
        </w:rPr>
        <w:t>(Clutton-Brock, 1984; Duffield et al., 2017)</w:t>
      </w:r>
      <w:r>
        <w:fldChar w:fldCharType="end"/>
      </w:r>
      <w:r>
        <w:t xml:space="preserve">. When the resource allocation mechanism co-occurs with the decline in gamete quality, we do not find a Lansing effect. This is because the evolved resource allocation strategy counteracts the effect of the accumulated damage in the gametes. However, we do find a Lansing effect when </w:t>
      </w:r>
      <w:r w:rsidR="00E44A3F">
        <w:t xml:space="preserve">this mechanism co-occurs </w:t>
      </w:r>
      <w:r>
        <w:t xml:space="preserve">with a decline in quality of parental care. The terminal investment theory has only found partial support by empirical studies. Lizards confronted with a greater risk of death, produce heavier hatchlings; thus, increasing reproductive effort when confronted with death (Fox &amp; McCoy </w:t>
      </w:r>
      <w:r>
        <w:lastRenderedPageBreak/>
        <w:t>2000). House sparrow immune system activation is assumed to be a cue for a greater risk of death, resulting in the females laying larger clutches of eggs (</w:t>
      </w:r>
      <w:proofErr w:type="spellStart"/>
      <w:r>
        <w:t>Bonneaud</w:t>
      </w:r>
      <w:proofErr w:type="spellEnd"/>
      <w:r>
        <w:t xml:space="preserve"> et al. 2004). However, if a female’s immune system is activated in fly catchers and blue tits, then this results in a decrease of reproductive effort and an increase in the investment in repair (</w:t>
      </w:r>
      <w:proofErr w:type="spellStart"/>
      <w:r>
        <w:t>Ilmonen</w:t>
      </w:r>
      <w:proofErr w:type="spellEnd"/>
      <w:r>
        <w:t xml:space="preserve"> et al. 2000; </w:t>
      </w:r>
      <w:proofErr w:type="spellStart"/>
      <w:r w:rsidRPr="00F74E67">
        <w:t>Råberg</w:t>
      </w:r>
      <w:proofErr w:type="spellEnd"/>
      <w:r>
        <w:t xml:space="preserve"> </w:t>
      </w:r>
      <w:r w:rsidRPr="00F74E67">
        <w:rPr>
          <w:i/>
          <w:iCs/>
        </w:rPr>
        <w:t>et al</w:t>
      </w:r>
      <w:r>
        <w:rPr>
          <w:i/>
          <w:iCs/>
        </w:rPr>
        <w:t xml:space="preserve"> </w:t>
      </w:r>
      <w:r w:rsidRPr="0037603F">
        <w:t>2000)</w:t>
      </w:r>
      <w:r>
        <w:t xml:space="preserve">. These “inconsistencies” are also found in our model, where the </w:t>
      </w:r>
      <w:r w:rsidR="0081488C">
        <w:t xml:space="preserve">co-occurrence </w:t>
      </w:r>
      <w:r>
        <w:t xml:space="preserve">with other mechanisms can lead to terminal investment, no age-specific investment or reproductive restraint in late life. Our model can therefore potentially explain why terminal investment might be found in some cases but not in others. </w:t>
      </w:r>
    </w:p>
    <w:p w14:paraId="285BD578" w14:textId="36ED0DB2" w:rsidR="00951D30" w:rsidRDefault="00951D30" w:rsidP="00951D30">
      <w:pPr>
        <w:jc w:val="both"/>
      </w:pPr>
      <w:r>
        <w:tab/>
        <w:t>Furthermore, our results show that the data collection method also affects whether a Lansing effect can be detected. The presence of longitudinal parental age effects may be concealed by the selective disappearance of individuals with “bad genes”. This problem does not exist in a longitudinal analysis, where the individuals are examined over their lifetime, and where a Lansing effect can be detected over their lives. We therefore encourage future studies to gather their data longitudinally</w:t>
      </w:r>
      <w:r w:rsidR="006A7BB6">
        <w:t xml:space="preserve"> </w:t>
      </w:r>
      <w:r w:rsidR="006A7BB6">
        <w:fldChar w:fldCharType="begin"/>
      </w:r>
      <w:r w:rsidR="006A7BB6">
        <w:instrText xml:space="preserve"> ADDIN ZOTERO_ITEM CSL_CITATION {"citationID":"Gfrpfas0","properties":{"formattedCitation":"(van de Pol &amp; Verhulst, 2006)","plainCitation":"(van de Pol &amp; Verhulst, 2006)","noteIndex":0},"citationItems":[{"id":62,"uris":["http://zotero.org/users/11930833/items/JUAQ7FV6"],"itemData":{"id":62,"type":"article-journal","container-title":"The American naturalist","DOI":"10.1086/503331","journalAbbreviation":"The American naturalist","page":"766-73","title":"Age‐Dependent Traits: A New Statistical Model to Separate Within‐ and Between‐Individual Effects","volume":"167","author":[{"family":"Pol","given":"Martijn","non-dropping-particle":"van de"},{"family":"Verhulst","given":"Simon"}],"issued":{"date-parts":[["2006",6,1]]}}}],"schema":"https://github.com/citation-style-language/schema/raw/master/csl-citation.json"} </w:instrText>
      </w:r>
      <w:r w:rsidR="006A7BB6">
        <w:fldChar w:fldCharType="separate"/>
      </w:r>
      <w:r w:rsidR="006A7BB6">
        <w:rPr>
          <w:noProof/>
        </w:rPr>
        <w:t>(van de Pol &amp; Verhulst, 2006)</w:t>
      </w:r>
      <w:r w:rsidR="006A7BB6">
        <w:fldChar w:fldCharType="end"/>
      </w:r>
      <w:r>
        <w:t xml:space="preserve">. </w:t>
      </w:r>
    </w:p>
    <w:p w14:paraId="66192B7E" w14:textId="0F466427" w:rsidR="00951D30" w:rsidRDefault="00951D30" w:rsidP="00951D30">
      <w:pPr>
        <w:jc w:val="both"/>
      </w:pPr>
      <w:r>
        <w:tab/>
        <w:t xml:space="preserve">Overall, our model demonstrates that a Lansing effect can occur under different underlying mechanisms. However, a Lansing effect can also be counteracted or reinforced if </w:t>
      </w:r>
      <w:proofErr w:type="gramStart"/>
      <w:r>
        <w:t>particular mechanisms</w:t>
      </w:r>
      <w:proofErr w:type="gramEnd"/>
      <w:r>
        <w:t xml:space="preserve"> co-occur. The data collection method might also conceal an existing Lansing effect. Our model thus provides a potential explanation for the disparate results </w:t>
      </w:r>
      <w:r w:rsidR="00E74A2A">
        <w:t>from empirical</w:t>
      </w:r>
      <w:r>
        <w:t xml:space="preserve"> studies of the Lansing effect. </w:t>
      </w:r>
    </w:p>
    <w:p w14:paraId="6482F657" w14:textId="77777777" w:rsidR="007C6ACD" w:rsidRDefault="007C6ACD" w:rsidP="00951D30">
      <w:pPr>
        <w:jc w:val="both"/>
      </w:pPr>
    </w:p>
    <w:p w14:paraId="707D3A83" w14:textId="5A49C1E8" w:rsidR="007C6ACD" w:rsidRDefault="007C6ACD" w:rsidP="00951D30">
      <w:pPr>
        <w:jc w:val="both"/>
      </w:pPr>
      <w:r>
        <w:t>In mammals, older parents might benefit from having more experience in raising their young, resulting in post-natal care of higher quality, potentially surpassing the negative effect of pre-natal parental effects.</w:t>
      </w:r>
      <w:r>
        <w:t xml:space="preserve"> </w:t>
      </w:r>
    </w:p>
    <w:p w14:paraId="51177F2D" w14:textId="36983F03" w:rsidR="00530B5E" w:rsidRDefault="00530B5E">
      <w:r>
        <w:br w:type="page"/>
      </w:r>
    </w:p>
    <w:p w14:paraId="31092DBA" w14:textId="77777777" w:rsidR="00FA499C" w:rsidRDefault="00530B5E" w:rsidP="00530B5E">
      <w:pPr>
        <w:pStyle w:val="Heading1"/>
      </w:pPr>
      <w:bookmarkStart w:id="22" w:name="_Toc140678275"/>
      <w:r>
        <w:lastRenderedPageBreak/>
        <w:t>Acknowledgements</w:t>
      </w:r>
      <w:bookmarkEnd w:id="22"/>
      <w:r>
        <w:t xml:space="preserve"> </w:t>
      </w:r>
      <w:bookmarkStart w:id="23" w:name="_Toc140678276"/>
    </w:p>
    <w:p w14:paraId="6B4D49AC" w14:textId="77777777" w:rsidR="00101DAC" w:rsidRDefault="00101DAC" w:rsidP="00101DAC">
      <w:pPr>
        <w:jc w:val="both"/>
        <w:rPr>
          <w:lang w:val="en-US" w:bidi="en-US"/>
        </w:rPr>
      </w:pPr>
    </w:p>
    <w:p w14:paraId="7E263CD6" w14:textId="671D3C00" w:rsidR="00101DAC" w:rsidRPr="00101DAC" w:rsidRDefault="00101DAC" w:rsidP="00101DAC">
      <w:pPr>
        <w:jc w:val="both"/>
        <w:rPr>
          <w:lang w:val="en-US" w:bidi="en-US"/>
        </w:rPr>
      </w:pPr>
      <w:r>
        <w:rPr>
          <w:lang w:val="en-US" w:bidi="en-US"/>
        </w:rPr>
        <w:t xml:space="preserve">We thank the Center for Information Technology of the University of Groningen for their support and for providing access to the </w:t>
      </w:r>
      <w:proofErr w:type="spellStart"/>
      <w:r w:rsidRPr="00101DAC">
        <w:rPr>
          <w:lang w:val="en-US" w:bidi="en-US"/>
        </w:rPr>
        <w:t>Hábrók</w:t>
      </w:r>
      <w:proofErr w:type="spellEnd"/>
      <w:r w:rsidRPr="00101DAC">
        <w:rPr>
          <w:lang w:val="en-US" w:bidi="en-US"/>
        </w:rPr>
        <w:t xml:space="preserve"> </w:t>
      </w:r>
      <w:r>
        <w:rPr>
          <w:lang w:val="en-US" w:bidi="en-US"/>
        </w:rPr>
        <w:t xml:space="preserve">high performance computing cluster. </w:t>
      </w:r>
    </w:p>
    <w:p w14:paraId="1FD82806" w14:textId="5C0A8272" w:rsidR="00152370" w:rsidRDefault="00530B5E" w:rsidP="00530B5E">
      <w:pPr>
        <w:pStyle w:val="Heading1"/>
      </w:pPr>
      <w:r>
        <w:t>Data a</w:t>
      </w:r>
      <w:bookmarkEnd w:id="23"/>
      <w:r w:rsidR="00B70DDE">
        <w:t>vailability</w:t>
      </w:r>
    </w:p>
    <w:p w14:paraId="4BA8EE11" w14:textId="77777777" w:rsidR="00101DAC" w:rsidRPr="00101DAC" w:rsidRDefault="00101DAC" w:rsidP="00101DAC">
      <w:pPr>
        <w:rPr>
          <w:lang w:val="en-US" w:bidi="en-US"/>
        </w:rPr>
      </w:pPr>
    </w:p>
    <w:p w14:paraId="6A5FB7A5" w14:textId="67A8CDE1" w:rsidR="00B70DDE" w:rsidRDefault="00F26841" w:rsidP="00101DAC">
      <w:pPr>
        <w:jc w:val="both"/>
        <w:rPr>
          <w:lang w:val="en-US" w:bidi="en-US"/>
        </w:rPr>
      </w:pPr>
      <w:r>
        <w:rPr>
          <w:lang w:val="en-US" w:bidi="en-US"/>
        </w:rPr>
        <w:t xml:space="preserve">Data </w:t>
      </w:r>
      <w:r w:rsidR="00FB0311">
        <w:rPr>
          <w:lang w:val="en-US" w:bidi="en-US"/>
        </w:rPr>
        <w:t xml:space="preserve">generated and analyzed during this study, including the R code for the figures and the C++ </w:t>
      </w:r>
      <w:r w:rsidR="00101DAC">
        <w:rPr>
          <w:lang w:val="en-US" w:bidi="en-US"/>
        </w:rPr>
        <w:t xml:space="preserve">simulation </w:t>
      </w:r>
      <w:r w:rsidR="00FB0311">
        <w:rPr>
          <w:lang w:val="en-US" w:bidi="en-US"/>
        </w:rPr>
        <w:t xml:space="preserve">code of the model are available in: </w:t>
      </w:r>
      <w:hyperlink r:id="rId22" w:history="1">
        <w:r w:rsidR="00FB0311" w:rsidRPr="00FB0311">
          <w:rPr>
            <w:rStyle w:val="Hyperlink"/>
            <w:lang w:val="en-US" w:bidi="en-US"/>
          </w:rPr>
          <w:t>repository</w:t>
        </w:r>
      </w:hyperlink>
      <w:r w:rsidR="00FB0311">
        <w:rPr>
          <w:lang w:val="en-US" w:bidi="en-US"/>
        </w:rPr>
        <w:t xml:space="preserve">. </w:t>
      </w:r>
    </w:p>
    <w:p w14:paraId="6BCFCDB3" w14:textId="77777777" w:rsidR="00FB0311" w:rsidRPr="00B70DDE" w:rsidRDefault="00FB0311" w:rsidP="00101DAC">
      <w:pPr>
        <w:jc w:val="both"/>
        <w:rPr>
          <w:lang w:val="en-US" w:bidi="en-US"/>
        </w:rPr>
      </w:pPr>
    </w:p>
    <w:p w14:paraId="3C50C2BE" w14:textId="77777777" w:rsidR="00B31C30" w:rsidRDefault="00B31C30" w:rsidP="00AA35B8"/>
    <w:p w14:paraId="5363D2F1" w14:textId="77777777" w:rsidR="00B31C30" w:rsidRDefault="00B31C30">
      <w:r>
        <w:br w:type="page"/>
      </w:r>
    </w:p>
    <w:p w14:paraId="7CCEF6E2" w14:textId="014BC8D2" w:rsidR="006F21D6" w:rsidRDefault="006F21D6" w:rsidP="006A112D">
      <w:pPr>
        <w:pStyle w:val="Heading1"/>
      </w:pPr>
      <w:bookmarkStart w:id="24" w:name="_Toc140678277"/>
      <w:r>
        <w:lastRenderedPageBreak/>
        <w:t>References</w:t>
      </w:r>
      <w:bookmarkEnd w:id="24"/>
    </w:p>
    <w:p w14:paraId="58AFEE05" w14:textId="77777777" w:rsidR="00F1591B" w:rsidRDefault="00F1591B">
      <w:pPr>
        <w:rPr>
          <w:b/>
          <w:bCs/>
        </w:rPr>
      </w:pPr>
    </w:p>
    <w:p w14:paraId="132848F7" w14:textId="77777777" w:rsidR="001B603C" w:rsidRPr="001B603C" w:rsidRDefault="00F1591B" w:rsidP="001B603C">
      <w:pPr>
        <w:pStyle w:val="Bibliography"/>
      </w:pPr>
      <w:r>
        <w:rPr>
          <w:b/>
          <w:bCs/>
        </w:rPr>
        <w:fldChar w:fldCharType="begin"/>
      </w:r>
      <w:r w:rsidR="00926EBC">
        <w:rPr>
          <w:b/>
          <w:bCs/>
        </w:rPr>
        <w:instrText xml:space="preserve"> ADDIN ZOTERO_BIBL {"uncited":[],"omitted":[],"custom":[]} CSL_BIBLIOGRAPHY </w:instrText>
      </w:r>
      <w:r>
        <w:rPr>
          <w:b/>
          <w:bCs/>
        </w:rPr>
        <w:fldChar w:fldCharType="separate"/>
      </w:r>
      <w:proofErr w:type="spellStart"/>
      <w:r w:rsidR="001B603C" w:rsidRPr="001B603C">
        <w:t>Auguie</w:t>
      </w:r>
      <w:proofErr w:type="spellEnd"/>
      <w:r w:rsidR="001B603C" w:rsidRPr="001B603C">
        <w:t xml:space="preserve">, B. (2017). </w:t>
      </w:r>
      <w:proofErr w:type="spellStart"/>
      <w:r w:rsidR="001B603C" w:rsidRPr="001B603C">
        <w:rPr>
          <w:i/>
          <w:iCs/>
        </w:rPr>
        <w:t>gridExtra</w:t>
      </w:r>
      <w:proofErr w:type="spellEnd"/>
      <w:r w:rsidR="001B603C" w:rsidRPr="001B603C">
        <w:rPr>
          <w:i/>
          <w:iCs/>
        </w:rPr>
        <w:t>: Miscellaneous Functions for ‘Grid’ Graphics</w:t>
      </w:r>
      <w:r w:rsidR="001B603C" w:rsidRPr="001B603C">
        <w:t xml:space="preserve"> (R package version 2.3). https://CRAN.R-project.org/package=gridExtra</w:t>
      </w:r>
    </w:p>
    <w:p w14:paraId="0B83E760" w14:textId="77777777" w:rsidR="001B603C" w:rsidRPr="001B603C" w:rsidRDefault="001B603C" w:rsidP="001B603C">
      <w:pPr>
        <w:pStyle w:val="Bibliography"/>
      </w:pPr>
      <w:r w:rsidRPr="001B603C">
        <w:t xml:space="preserve">Blake, R. M. (2022). </w:t>
      </w:r>
      <w:proofErr w:type="spellStart"/>
      <w:r w:rsidRPr="001B603C">
        <w:rPr>
          <w:i/>
          <w:iCs/>
        </w:rPr>
        <w:t>MetBrewer</w:t>
      </w:r>
      <w:proofErr w:type="spellEnd"/>
      <w:r w:rsidRPr="001B603C">
        <w:rPr>
          <w:i/>
          <w:iCs/>
        </w:rPr>
        <w:t>: Color Palettes Inspired by Works at the Metropolitan Museum of Art</w:t>
      </w:r>
      <w:r w:rsidRPr="001B603C">
        <w:t xml:space="preserve"> (R package version 0.2.0). https://CRAN.R-project.org/package=MetBrewer</w:t>
      </w:r>
    </w:p>
    <w:p w14:paraId="5E5017D4" w14:textId="77777777" w:rsidR="001B603C" w:rsidRPr="001B603C" w:rsidRDefault="001B603C" w:rsidP="001B603C">
      <w:pPr>
        <w:pStyle w:val="Bibliography"/>
      </w:pPr>
      <w:proofErr w:type="spellStart"/>
      <w:r w:rsidRPr="001B603C">
        <w:t>Bouwhuis</w:t>
      </w:r>
      <w:proofErr w:type="spellEnd"/>
      <w:r w:rsidRPr="001B603C">
        <w:t xml:space="preserve">, S., CHARMANTIER, A., VERHULST, S., &amp; SHELDON, B. C. (2010). Trans-generational effects on ageing in a wild bird population. </w:t>
      </w:r>
      <w:r w:rsidRPr="001B603C">
        <w:rPr>
          <w:i/>
          <w:iCs/>
        </w:rPr>
        <w:t>Journal of Evolutionary Biology</w:t>
      </w:r>
      <w:r w:rsidRPr="001B603C">
        <w:t xml:space="preserve">, </w:t>
      </w:r>
      <w:r w:rsidRPr="001B603C">
        <w:rPr>
          <w:i/>
          <w:iCs/>
        </w:rPr>
        <w:t>23</w:t>
      </w:r>
      <w:r w:rsidRPr="001B603C">
        <w:t>(3), 636–642. https://doi.org/10.1111/j.1420-9101.2009.01929.x</w:t>
      </w:r>
    </w:p>
    <w:p w14:paraId="41AF0492" w14:textId="77777777" w:rsidR="001B603C" w:rsidRPr="001B603C" w:rsidRDefault="001B603C" w:rsidP="001B603C">
      <w:pPr>
        <w:pStyle w:val="Bibliography"/>
      </w:pPr>
      <w:proofErr w:type="spellStart"/>
      <w:r w:rsidRPr="001B603C">
        <w:t>Bouwhuis</w:t>
      </w:r>
      <w:proofErr w:type="spellEnd"/>
      <w:r w:rsidRPr="001B603C">
        <w:t xml:space="preserve">, S., </w:t>
      </w:r>
      <w:proofErr w:type="spellStart"/>
      <w:r w:rsidRPr="001B603C">
        <w:t>Vedder</w:t>
      </w:r>
      <w:proofErr w:type="spellEnd"/>
      <w:r w:rsidRPr="001B603C">
        <w:t xml:space="preserve">, O., &amp; Becker, P. H. (2015). Sex-specific pathways of parental age effects on offspring lifetime reproductive success in a long-lived seabird. </w:t>
      </w:r>
      <w:r w:rsidRPr="001B603C">
        <w:rPr>
          <w:i/>
          <w:iCs/>
        </w:rPr>
        <w:t>Evolution</w:t>
      </w:r>
      <w:r w:rsidRPr="001B603C">
        <w:t xml:space="preserve">, </w:t>
      </w:r>
      <w:r w:rsidRPr="001B603C">
        <w:rPr>
          <w:i/>
          <w:iCs/>
        </w:rPr>
        <w:t>69</w:t>
      </w:r>
      <w:r w:rsidRPr="001B603C">
        <w:t>(7), 1760–1771. https://doi.org/10.1111/evo.12692</w:t>
      </w:r>
    </w:p>
    <w:p w14:paraId="724F25BC" w14:textId="77777777" w:rsidR="001B603C" w:rsidRPr="001B603C" w:rsidRDefault="001B603C" w:rsidP="001B603C">
      <w:pPr>
        <w:pStyle w:val="Bibliography"/>
      </w:pPr>
      <w:proofErr w:type="spellStart"/>
      <w:r w:rsidRPr="001B603C">
        <w:t>Clutton</w:t>
      </w:r>
      <w:proofErr w:type="spellEnd"/>
      <w:r w:rsidRPr="001B603C">
        <w:t xml:space="preserve">-Brock, T. H. (1984). Reproductive Effort and Terminal Investment in Iteroparous Animals. </w:t>
      </w:r>
      <w:r w:rsidRPr="001B603C">
        <w:rPr>
          <w:i/>
          <w:iCs/>
        </w:rPr>
        <w:t>The American Naturalist</w:t>
      </w:r>
      <w:r w:rsidRPr="001B603C">
        <w:t xml:space="preserve">, </w:t>
      </w:r>
      <w:r w:rsidRPr="001B603C">
        <w:rPr>
          <w:i/>
          <w:iCs/>
        </w:rPr>
        <w:t>123</w:t>
      </w:r>
      <w:r w:rsidRPr="001B603C">
        <w:t>(2), 212–229. WorldCat.org.</w:t>
      </w:r>
    </w:p>
    <w:p w14:paraId="61678F30" w14:textId="77777777" w:rsidR="001B603C" w:rsidRPr="001B603C" w:rsidRDefault="001B603C" w:rsidP="001B603C">
      <w:pPr>
        <w:pStyle w:val="Bibliography"/>
      </w:pPr>
      <w:r w:rsidRPr="001B603C">
        <w:t xml:space="preserve">Den Boer, S. P. A., Baer, B., Dreier, S., Aron, S., Nash, D. R., &amp; </w:t>
      </w:r>
      <w:proofErr w:type="spellStart"/>
      <w:r w:rsidRPr="001B603C">
        <w:t>Boomsma</w:t>
      </w:r>
      <w:proofErr w:type="spellEnd"/>
      <w:r w:rsidRPr="001B603C">
        <w:t xml:space="preserve">, J. J. (2009). Prudent sperm use by leaf-cutter ant queens. </w:t>
      </w:r>
      <w:r w:rsidRPr="001B603C">
        <w:rPr>
          <w:i/>
          <w:iCs/>
        </w:rPr>
        <w:t>Proceedings of the Royal Society of London: Series B</w:t>
      </w:r>
      <w:r w:rsidRPr="001B603C">
        <w:t xml:space="preserve">, </w:t>
      </w:r>
      <w:r w:rsidRPr="001B603C">
        <w:rPr>
          <w:i/>
          <w:iCs/>
        </w:rPr>
        <w:t>276</w:t>
      </w:r>
      <w:r w:rsidRPr="001B603C">
        <w:t>(1675), 3945–3953. https://doi.org/10.1098/rspb.2009.1184</w:t>
      </w:r>
    </w:p>
    <w:p w14:paraId="5CED01DF" w14:textId="77777777" w:rsidR="001B603C" w:rsidRPr="001B603C" w:rsidRDefault="001B603C" w:rsidP="001B603C">
      <w:pPr>
        <w:pStyle w:val="Bibliography"/>
      </w:pPr>
      <w:r w:rsidRPr="001B603C">
        <w:t xml:space="preserve">Duffield, K. R., Bowers, E. K., </w:t>
      </w:r>
      <w:proofErr w:type="spellStart"/>
      <w:r w:rsidRPr="001B603C">
        <w:t>Sakaluk</w:t>
      </w:r>
      <w:proofErr w:type="spellEnd"/>
      <w:r w:rsidRPr="001B603C">
        <w:t xml:space="preserve">, S. K., &amp; </w:t>
      </w:r>
      <w:proofErr w:type="spellStart"/>
      <w:r w:rsidRPr="001B603C">
        <w:t>Sadd</w:t>
      </w:r>
      <w:proofErr w:type="spellEnd"/>
      <w:r w:rsidRPr="001B603C">
        <w:t xml:space="preserve">, B. M. (2017). A dynamic threshold model for terminal investment. </w:t>
      </w:r>
      <w:proofErr w:type="spellStart"/>
      <w:r w:rsidRPr="001B603C">
        <w:rPr>
          <w:i/>
          <w:iCs/>
        </w:rPr>
        <w:t>Behavioral</w:t>
      </w:r>
      <w:proofErr w:type="spellEnd"/>
      <w:r w:rsidRPr="001B603C">
        <w:rPr>
          <w:i/>
          <w:iCs/>
        </w:rPr>
        <w:t xml:space="preserve"> Ecology and </w:t>
      </w:r>
      <w:proofErr w:type="spellStart"/>
      <w:r w:rsidRPr="001B603C">
        <w:rPr>
          <w:i/>
          <w:iCs/>
        </w:rPr>
        <w:t>Sociobiology</w:t>
      </w:r>
      <w:proofErr w:type="spellEnd"/>
      <w:r w:rsidRPr="001B603C">
        <w:t xml:space="preserve">, </w:t>
      </w:r>
      <w:r w:rsidRPr="001B603C">
        <w:rPr>
          <w:i/>
          <w:iCs/>
        </w:rPr>
        <w:t>71</w:t>
      </w:r>
      <w:r w:rsidRPr="001B603C">
        <w:t>(12), 185. https://doi.org/10.1007/s00265-017-2416-z</w:t>
      </w:r>
    </w:p>
    <w:p w14:paraId="0B6DB543" w14:textId="77777777" w:rsidR="001B603C" w:rsidRPr="001B603C" w:rsidRDefault="001B603C" w:rsidP="001B603C">
      <w:pPr>
        <w:pStyle w:val="Bibliography"/>
      </w:pPr>
      <w:r w:rsidRPr="001B603C">
        <w:t xml:space="preserve">Edward </w:t>
      </w:r>
      <w:proofErr w:type="spellStart"/>
      <w:r w:rsidRPr="001B603C">
        <w:t>Ivimey</w:t>
      </w:r>
      <w:proofErr w:type="spellEnd"/>
      <w:r w:rsidRPr="001B603C">
        <w:t xml:space="preserve">-Cook, Sarema </w:t>
      </w:r>
      <w:proofErr w:type="spellStart"/>
      <w:r w:rsidRPr="001B603C">
        <w:t>Shorr</w:t>
      </w:r>
      <w:proofErr w:type="spellEnd"/>
      <w:r w:rsidRPr="001B603C">
        <w:t xml:space="preserve">, &amp; Jacob </w:t>
      </w:r>
      <w:proofErr w:type="spellStart"/>
      <w:r w:rsidRPr="001B603C">
        <w:t>Moorad</w:t>
      </w:r>
      <w:proofErr w:type="spellEnd"/>
      <w:r w:rsidRPr="001B603C">
        <w:t xml:space="preserve">. (2022). The distribution of the Lansing Effect across animal species. </w:t>
      </w:r>
      <w:proofErr w:type="spellStart"/>
      <w:r w:rsidRPr="001B603C">
        <w:rPr>
          <w:i/>
          <w:iCs/>
        </w:rPr>
        <w:t>BioRxiv</w:t>
      </w:r>
      <w:proofErr w:type="spellEnd"/>
      <w:r w:rsidRPr="001B603C">
        <w:t>, 2022.04.27.489689. https://doi.org/10.1101/2022.04.27.489689</w:t>
      </w:r>
    </w:p>
    <w:p w14:paraId="0ACF7860" w14:textId="77777777" w:rsidR="001B603C" w:rsidRPr="001B603C" w:rsidRDefault="001B603C" w:rsidP="001B603C">
      <w:pPr>
        <w:pStyle w:val="Bibliography"/>
      </w:pPr>
      <w:proofErr w:type="spellStart"/>
      <w:r w:rsidRPr="001B603C">
        <w:lastRenderedPageBreak/>
        <w:t>Hercus</w:t>
      </w:r>
      <w:proofErr w:type="spellEnd"/>
      <w:r w:rsidRPr="001B603C">
        <w:t xml:space="preserve">, M. J., &amp; Hoffmann, A. A. (2000). Maternal and grandmaternal age influence offspring fitness in Drosophila. </w:t>
      </w:r>
      <w:r w:rsidRPr="001B603C">
        <w:rPr>
          <w:i/>
          <w:iCs/>
        </w:rPr>
        <w:t>Proceedings of the Royal Society of London. Series B: Biological Sciences</w:t>
      </w:r>
      <w:r w:rsidRPr="001B603C">
        <w:t xml:space="preserve">, </w:t>
      </w:r>
      <w:r w:rsidRPr="001B603C">
        <w:rPr>
          <w:i/>
          <w:iCs/>
        </w:rPr>
        <w:t>267</w:t>
      </w:r>
      <w:r w:rsidRPr="001B603C">
        <w:t>(1457), 2105–2110. https://doi.org/10.1098/rspb.2000.1256</w:t>
      </w:r>
    </w:p>
    <w:p w14:paraId="5449B4B8" w14:textId="77777777" w:rsidR="001B603C" w:rsidRPr="001B603C" w:rsidRDefault="001B603C" w:rsidP="001B603C">
      <w:pPr>
        <w:pStyle w:val="Bibliography"/>
      </w:pPr>
      <w:r w:rsidRPr="001B603C">
        <w:t xml:space="preserve">Hood, W. R., Williams, A. S., &amp; Hill, G. E. (2019). An Ecologist’s Guide to Mitochondrial DNA Mutations and Senescence. </w:t>
      </w:r>
      <w:r w:rsidRPr="001B603C">
        <w:rPr>
          <w:i/>
          <w:iCs/>
        </w:rPr>
        <w:t>Integrative and Comparative Biology</w:t>
      </w:r>
      <w:r w:rsidRPr="001B603C">
        <w:t xml:space="preserve">, </w:t>
      </w:r>
      <w:r w:rsidRPr="001B603C">
        <w:rPr>
          <w:i/>
          <w:iCs/>
        </w:rPr>
        <w:t>59</w:t>
      </w:r>
      <w:r w:rsidRPr="001B603C">
        <w:t>(4), 970–982. https://doi.org/10.1093/icb/icz097</w:t>
      </w:r>
    </w:p>
    <w:p w14:paraId="2AA6D960" w14:textId="77777777" w:rsidR="001B603C" w:rsidRPr="001B603C" w:rsidRDefault="001B603C" w:rsidP="001B603C">
      <w:pPr>
        <w:pStyle w:val="Bibliography"/>
      </w:pPr>
      <w:proofErr w:type="spellStart"/>
      <w:r w:rsidRPr="001B603C">
        <w:t>Kassambara</w:t>
      </w:r>
      <w:proofErr w:type="spellEnd"/>
      <w:r w:rsidRPr="001B603C">
        <w:t xml:space="preserve">, A. (2023). </w:t>
      </w:r>
      <w:proofErr w:type="spellStart"/>
      <w:r w:rsidRPr="001B603C">
        <w:rPr>
          <w:i/>
          <w:iCs/>
        </w:rPr>
        <w:t>ggpubr</w:t>
      </w:r>
      <w:proofErr w:type="spellEnd"/>
      <w:r w:rsidRPr="001B603C">
        <w:rPr>
          <w:i/>
          <w:iCs/>
        </w:rPr>
        <w:t>: ‘ggplot2’ Based Publication Ready Plots</w:t>
      </w:r>
      <w:r w:rsidRPr="001B603C">
        <w:t xml:space="preserve"> (R package version 0.6.0). https://CRAN.R-project.org/package=ggpubr</w:t>
      </w:r>
    </w:p>
    <w:p w14:paraId="5DEE0C3E" w14:textId="77777777" w:rsidR="001B603C" w:rsidRPr="001B603C" w:rsidRDefault="001B603C" w:rsidP="001B603C">
      <w:pPr>
        <w:pStyle w:val="Bibliography"/>
        <w:rPr>
          <w:lang w:val="nl-NL"/>
        </w:rPr>
      </w:pPr>
      <w:r w:rsidRPr="001B603C">
        <w:t xml:space="preserve">Kern, S., Ackermann, M., Stearns, S. C., &amp; Kawecki, T. J. (2001). DECLINE IN OFFSPRING VIABILITY AS A MANIFESTATION OF AGING IN DROSOPHILA MELANOGASTER. </w:t>
      </w:r>
      <w:proofErr w:type="spellStart"/>
      <w:r w:rsidRPr="001B603C">
        <w:rPr>
          <w:i/>
          <w:iCs/>
          <w:lang w:val="nl-NL"/>
        </w:rPr>
        <w:t>Evolution</w:t>
      </w:r>
      <w:proofErr w:type="spellEnd"/>
      <w:r w:rsidRPr="001B603C">
        <w:rPr>
          <w:lang w:val="nl-NL"/>
        </w:rPr>
        <w:t xml:space="preserve">, </w:t>
      </w:r>
      <w:r w:rsidRPr="001B603C">
        <w:rPr>
          <w:i/>
          <w:iCs/>
          <w:lang w:val="nl-NL"/>
        </w:rPr>
        <w:t>55</w:t>
      </w:r>
      <w:r w:rsidRPr="001B603C">
        <w:rPr>
          <w:lang w:val="nl-NL"/>
        </w:rPr>
        <w:t xml:space="preserve">(9), 1822–1831. </w:t>
      </w:r>
      <w:proofErr w:type="gramStart"/>
      <w:r w:rsidRPr="001B603C">
        <w:rPr>
          <w:lang w:val="nl-NL"/>
        </w:rPr>
        <w:t>https://doi.org/10.1111/j.0014-3820.2001.tb00831.x</w:t>
      </w:r>
      <w:proofErr w:type="gramEnd"/>
    </w:p>
    <w:p w14:paraId="10589499" w14:textId="77777777" w:rsidR="001B603C" w:rsidRPr="001B603C" w:rsidRDefault="001B603C" w:rsidP="001B603C">
      <w:pPr>
        <w:pStyle w:val="Bibliography"/>
      </w:pPr>
      <w:proofErr w:type="spellStart"/>
      <w:r w:rsidRPr="001B603C">
        <w:rPr>
          <w:lang w:val="nl-NL"/>
        </w:rPr>
        <w:t>Kreider</w:t>
      </w:r>
      <w:proofErr w:type="spellEnd"/>
      <w:r w:rsidRPr="001B603C">
        <w:rPr>
          <w:lang w:val="nl-NL"/>
        </w:rPr>
        <w:t xml:space="preserve">, J. J., Kramer, B. H., </w:t>
      </w:r>
      <w:proofErr w:type="spellStart"/>
      <w:r w:rsidRPr="001B603C">
        <w:rPr>
          <w:lang w:val="nl-NL"/>
        </w:rPr>
        <w:t>Komdeur</w:t>
      </w:r>
      <w:proofErr w:type="spellEnd"/>
      <w:r w:rsidRPr="001B603C">
        <w:rPr>
          <w:lang w:val="nl-NL"/>
        </w:rPr>
        <w:t xml:space="preserve">, J., &amp; Pen, I. (2022). </w:t>
      </w:r>
      <w:r w:rsidRPr="001B603C">
        <w:t xml:space="preserve">The evolution of ageing in cooperative breeders. </w:t>
      </w:r>
      <w:r w:rsidRPr="001B603C">
        <w:rPr>
          <w:i/>
          <w:iCs/>
        </w:rPr>
        <w:t>Evolution Letters</w:t>
      </w:r>
      <w:r w:rsidRPr="001B603C">
        <w:t xml:space="preserve">, </w:t>
      </w:r>
      <w:r w:rsidRPr="001B603C">
        <w:rPr>
          <w:i/>
          <w:iCs/>
        </w:rPr>
        <w:t>6</w:t>
      </w:r>
      <w:r w:rsidRPr="001B603C">
        <w:t>(6), 450–459. https://doi.org/10.1002/evl3.307</w:t>
      </w:r>
    </w:p>
    <w:p w14:paraId="31495E8A" w14:textId="77777777" w:rsidR="001B603C" w:rsidRPr="001B603C" w:rsidRDefault="001B603C" w:rsidP="001B603C">
      <w:pPr>
        <w:pStyle w:val="Bibliography"/>
        <w:rPr>
          <w:lang w:val="nl-NL"/>
        </w:rPr>
      </w:pPr>
      <w:r w:rsidRPr="001B603C">
        <w:t xml:space="preserve">Krishna, M. S., Santhosh, H. T., &amp; Hegde, S. N. (2012). Offspring of older males are superior in Drosophila </w:t>
      </w:r>
      <w:proofErr w:type="spellStart"/>
      <w:r w:rsidRPr="001B603C">
        <w:t>bipectinata</w:t>
      </w:r>
      <w:proofErr w:type="spellEnd"/>
      <w:r w:rsidRPr="001B603C">
        <w:t xml:space="preserve">. </w:t>
      </w:r>
      <w:r w:rsidRPr="001B603C">
        <w:rPr>
          <w:i/>
          <w:iCs/>
          <w:lang w:val="nl-NL"/>
        </w:rPr>
        <w:t>Zool. Stud</w:t>
      </w:r>
      <w:r w:rsidRPr="001B603C">
        <w:rPr>
          <w:lang w:val="nl-NL"/>
        </w:rPr>
        <w:t xml:space="preserve">, </w:t>
      </w:r>
      <w:r w:rsidRPr="001B603C">
        <w:rPr>
          <w:i/>
          <w:iCs/>
          <w:lang w:val="nl-NL"/>
        </w:rPr>
        <w:t>51</w:t>
      </w:r>
      <w:r w:rsidRPr="001B603C">
        <w:rPr>
          <w:lang w:val="nl-NL"/>
        </w:rPr>
        <w:t>, 72–84.</w:t>
      </w:r>
    </w:p>
    <w:p w14:paraId="66BCAD5F" w14:textId="77777777" w:rsidR="001B603C" w:rsidRPr="001B603C" w:rsidRDefault="001B603C" w:rsidP="001B603C">
      <w:pPr>
        <w:pStyle w:val="Bibliography"/>
      </w:pPr>
      <w:proofErr w:type="spellStart"/>
      <w:r w:rsidRPr="001B603C">
        <w:rPr>
          <w:lang w:val="nl-NL"/>
        </w:rPr>
        <w:t>Kroeger</w:t>
      </w:r>
      <w:proofErr w:type="spellEnd"/>
      <w:r w:rsidRPr="001B603C">
        <w:rPr>
          <w:lang w:val="nl-NL"/>
        </w:rPr>
        <w:t xml:space="preserve">, S. B., </w:t>
      </w:r>
      <w:proofErr w:type="spellStart"/>
      <w:r w:rsidRPr="001B603C">
        <w:rPr>
          <w:lang w:val="nl-NL"/>
        </w:rPr>
        <w:t>Blumstein</w:t>
      </w:r>
      <w:proofErr w:type="spellEnd"/>
      <w:r w:rsidRPr="001B603C">
        <w:rPr>
          <w:lang w:val="nl-NL"/>
        </w:rPr>
        <w:t xml:space="preserve">, D. T., </w:t>
      </w:r>
      <w:proofErr w:type="spellStart"/>
      <w:r w:rsidRPr="001B603C">
        <w:rPr>
          <w:lang w:val="nl-NL"/>
        </w:rPr>
        <w:t>Armitage</w:t>
      </w:r>
      <w:proofErr w:type="spellEnd"/>
      <w:r w:rsidRPr="001B603C">
        <w:rPr>
          <w:lang w:val="nl-NL"/>
        </w:rPr>
        <w:t xml:space="preserve">, K. B., </w:t>
      </w:r>
      <w:proofErr w:type="spellStart"/>
      <w:r w:rsidRPr="001B603C">
        <w:rPr>
          <w:lang w:val="nl-NL"/>
        </w:rPr>
        <w:t>Reid</w:t>
      </w:r>
      <w:proofErr w:type="spellEnd"/>
      <w:r w:rsidRPr="001B603C">
        <w:rPr>
          <w:lang w:val="nl-NL"/>
        </w:rPr>
        <w:t xml:space="preserve">, J. M., &amp; Martin, J. G. A. (2020). </w:t>
      </w:r>
      <w:r w:rsidRPr="001B603C">
        <w:t xml:space="preserve">Older mothers produce more successful daughters. </w:t>
      </w:r>
      <w:r w:rsidRPr="001B603C">
        <w:rPr>
          <w:i/>
          <w:iCs/>
        </w:rPr>
        <w:t>Proceedings of the National Academy of Sciences</w:t>
      </w:r>
      <w:r w:rsidRPr="001B603C">
        <w:t xml:space="preserve">, </w:t>
      </w:r>
      <w:r w:rsidRPr="001B603C">
        <w:rPr>
          <w:i/>
          <w:iCs/>
        </w:rPr>
        <w:t>117</w:t>
      </w:r>
      <w:r w:rsidRPr="001B603C">
        <w:t>(9), 4809–4814. https://doi.org/10.1073/pnas.1908551117</w:t>
      </w:r>
    </w:p>
    <w:p w14:paraId="6F53FC29" w14:textId="77777777" w:rsidR="001B603C" w:rsidRPr="001B603C" w:rsidRDefault="001B603C" w:rsidP="001B603C">
      <w:pPr>
        <w:pStyle w:val="Bibliography"/>
        <w:rPr>
          <w:lang w:val="nl-NL"/>
        </w:rPr>
      </w:pPr>
      <w:r w:rsidRPr="001B603C">
        <w:t xml:space="preserve">Lansing, A. I. (1947). A transmissible, cumulative, and reversible factor in aging. </w:t>
      </w:r>
      <w:proofErr w:type="spellStart"/>
      <w:r w:rsidRPr="001B603C">
        <w:rPr>
          <w:i/>
          <w:iCs/>
          <w:lang w:val="nl-NL"/>
        </w:rPr>
        <w:t>Journals</w:t>
      </w:r>
      <w:proofErr w:type="spellEnd"/>
      <w:r w:rsidRPr="001B603C">
        <w:rPr>
          <w:i/>
          <w:iCs/>
          <w:lang w:val="nl-NL"/>
        </w:rPr>
        <w:t xml:space="preserve"> of </w:t>
      </w:r>
      <w:proofErr w:type="spellStart"/>
      <w:r w:rsidRPr="001B603C">
        <w:rPr>
          <w:i/>
          <w:iCs/>
          <w:lang w:val="nl-NL"/>
        </w:rPr>
        <w:t>Gerontology</w:t>
      </w:r>
      <w:proofErr w:type="spellEnd"/>
      <w:r w:rsidRPr="001B603C">
        <w:rPr>
          <w:lang w:val="nl-NL"/>
        </w:rPr>
        <w:t xml:space="preserve">, </w:t>
      </w:r>
      <w:r w:rsidRPr="001B603C">
        <w:rPr>
          <w:i/>
          <w:iCs/>
          <w:lang w:val="nl-NL"/>
        </w:rPr>
        <w:t>2</w:t>
      </w:r>
      <w:r w:rsidRPr="001B603C">
        <w:rPr>
          <w:lang w:val="nl-NL"/>
        </w:rPr>
        <w:t xml:space="preserve">(3), 228–239. </w:t>
      </w:r>
      <w:proofErr w:type="gramStart"/>
      <w:r w:rsidRPr="001B603C">
        <w:rPr>
          <w:lang w:val="nl-NL"/>
        </w:rPr>
        <w:t>https://doi.org/doi</w:t>
      </w:r>
      <w:proofErr w:type="gramEnd"/>
      <w:r w:rsidRPr="001B603C">
        <w:rPr>
          <w:lang w:val="nl-NL"/>
        </w:rPr>
        <w:t>: 10.1093/</w:t>
      </w:r>
      <w:proofErr w:type="spellStart"/>
      <w:r w:rsidRPr="001B603C">
        <w:rPr>
          <w:lang w:val="nl-NL"/>
        </w:rPr>
        <w:t>geronj</w:t>
      </w:r>
      <w:proofErr w:type="spellEnd"/>
      <w:r w:rsidRPr="001B603C">
        <w:rPr>
          <w:lang w:val="nl-NL"/>
        </w:rPr>
        <w:t>/2.3.228</w:t>
      </w:r>
    </w:p>
    <w:p w14:paraId="03FDAB42" w14:textId="77777777" w:rsidR="001B603C" w:rsidRPr="001B603C" w:rsidRDefault="001B603C" w:rsidP="001B603C">
      <w:pPr>
        <w:pStyle w:val="Bibliography"/>
      </w:pPr>
      <w:r w:rsidRPr="001B603C">
        <w:rPr>
          <w:lang w:val="nl-NL"/>
        </w:rPr>
        <w:t xml:space="preserve">Lee, J.-H., </w:t>
      </w:r>
      <w:proofErr w:type="spellStart"/>
      <w:r w:rsidRPr="001B603C">
        <w:rPr>
          <w:lang w:val="nl-NL"/>
        </w:rPr>
        <w:t>Seo</w:t>
      </w:r>
      <w:proofErr w:type="spellEnd"/>
      <w:r w:rsidRPr="001B603C">
        <w:rPr>
          <w:lang w:val="nl-NL"/>
        </w:rPr>
        <w:t xml:space="preserve">, W., Lee, S.-H., Lee, H.-Y., &amp; Min, K.-J. (2019). </w:t>
      </w:r>
      <w:r w:rsidRPr="001B603C">
        <w:t xml:space="preserve">Strain-specific effects of parental age on offspring in Drosophila melanogaster. </w:t>
      </w:r>
      <w:r w:rsidRPr="001B603C">
        <w:rPr>
          <w:i/>
          <w:iCs/>
        </w:rPr>
        <w:t>Entomological Research</w:t>
      </w:r>
      <w:r w:rsidRPr="001B603C">
        <w:t xml:space="preserve">, </w:t>
      </w:r>
      <w:r w:rsidRPr="001B603C">
        <w:rPr>
          <w:i/>
          <w:iCs/>
        </w:rPr>
        <w:t>49</w:t>
      </w:r>
      <w:r w:rsidRPr="001B603C">
        <w:t>(5), 187–202. https://doi.org/10.1111/1748-5967.12344</w:t>
      </w:r>
    </w:p>
    <w:p w14:paraId="359FA7EB" w14:textId="77777777" w:rsidR="001B603C" w:rsidRPr="001B603C" w:rsidRDefault="001B603C" w:rsidP="001B603C">
      <w:pPr>
        <w:pStyle w:val="Bibliography"/>
      </w:pPr>
      <w:proofErr w:type="spellStart"/>
      <w:r w:rsidRPr="001B603C">
        <w:lastRenderedPageBreak/>
        <w:t>Maklakov</w:t>
      </w:r>
      <w:proofErr w:type="spellEnd"/>
      <w:r w:rsidRPr="001B603C">
        <w:t xml:space="preserve">, A. A., Rowe, L., &amp; Friberg, U. (2015). Why organisms age: Evolution of senescence under positive pleiotropy? </w:t>
      </w:r>
      <w:proofErr w:type="spellStart"/>
      <w:r w:rsidRPr="001B603C">
        <w:rPr>
          <w:i/>
          <w:iCs/>
        </w:rPr>
        <w:t>Bioessays</w:t>
      </w:r>
      <w:proofErr w:type="spellEnd"/>
      <w:r w:rsidRPr="001B603C">
        <w:t xml:space="preserve">, </w:t>
      </w:r>
      <w:r w:rsidRPr="001B603C">
        <w:rPr>
          <w:i/>
          <w:iCs/>
        </w:rPr>
        <w:t>37</w:t>
      </w:r>
      <w:r w:rsidRPr="001B603C">
        <w:t>(7), 802–807. https://doi.org/10.1002/bies.201500025</w:t>
      </w:r>
    </w:p>
    <w:p w14:paraId="48F9AAE7" w14:textId="77777777" w:rsidR="001B603C" w:rsidRPr="001B603C" w:rsidRDefault="001B603C" w:rsidP="001B603C">
      <w:pPr>
        <w:pStyle w:val="Bibliography"/>
      </w:pPr>
      <w:r w:rsidRPr="001B603C">
        <w:t xml:space="preserve">McNamara, J. M., Houston, A. I., </w:t>
      </w:r>
      <w:proofErr w:type="spellStart"/>
      <w:r w:rsidRPr="001B603C">
        <w:t>Barta</w:t>
      </w:r>
      <w:proofErr w:type="spellEnd"/>
      <w:r w:rsidRPr="001B603C">
        <w:t xml:space="preserve">, Z., </w:t>
      </w:r>
      <w:proofErr w:type="spellStart"/>
      <w:r w:rsidRPr="001B603C">
        <w:t>Scheuerlein</w:t>
      </w:r>
      <w:proofErr w:type="spellEnd"/>
      <w:r w:rsidRPr="001B603C">
        <w:t xml:space="preserve">, A., &amp; </w:t>
      </w:r>
      <w:proofErr w:type="spellStart"/>
      <w:r w:rsidRPr="001B603C">
        <w:t>Fromhage</w:t>
      </w:r>
      <w:proofErr w:type="spellEnd"/>
      <w:r w:rsidRPr="001B603C">
        <w:t xml:space="preserve">, L. (2009). Deterioration, </w:t>
      </w:r>
      <w:proofErr w:type="gramStart"/>
      <w:r w:rsidRPr="001B603C">
        <w:t>death</w:t>
      </w:r>
      <w:proofErr w:type="gramEnd"/>
      <w:r w:rsidRPr="001B603C">
        <w:t xml:space="preserve"> and the evolution of reproductive restraint in late life. </w:t>
      </w:r>
      <w:r w:rsidRPr="001B603C">
        <w:rPr>
          <w:i/>
          <w:iCs/>
        </w:rPr>
        <w:t>Proceedings: Biological Sciences</w:t>
      </w:r>
      <w:r w:rsidRPr="001B603C">
        <w:t xml:space="preserve">, </w:t>
      </w:r>
      <w:r w:rsidRPr="001B603C">
        <w:rPr>
          <w:i/>
          <w:iCs/>
        </w:rPr>
        <w:t>276</w:t>
      </w:r>
      <w:r w:rsidRPr="001B603C">
        <w:t>(1675), 4061–4066. https://doi.org/doi: 10.1098/rspb.2009.0959</w:t>
      </w:r>
    </w:p>
    <w:p w14:paraId="2D1E332A" w14:textId="77777777" w:rsidR="001B603C" w:rsidRPr="001B603C" w:rsidRDefault="001B603C" w:rsidP="001B603C">
      <w:pPr>
        <w:pStyle w:val="Bibliography"/>
      </w:pPr>
      <w:r w:rsidRPr="001B603C">
        <w:t xml:space="preserve">Medawar, P. B. (1957). An Unsolved Problem of Biology. In </w:t>
      </w:r>
      <w:r w:rsidRPr="001B603C">
        <w:rPr>
          <w:i/>
          <w:iCs/>
        </w:rPr>
        <w:t>The Uniqueness of the Individual</w:t>
      </w:r>
      <w:r w:rsidRPr="001B603C">
        <w:t xml:space="preserve"> (1st ed., p. 192). Routledge. https://doi.org/10.4324/9780429299759</w:t>
      </w:r>
    </w:p>
    <w:p w14:paraId="7A9DA487" w14:textId="77777777" w:rsidR="001B603C" w:rsidRPr="001B603C" w:rsidRDefault="001B603C" w:rsidP="001B603C">
      <w:pPr>
        <w:pStyle w:val="Bibliography"/>
      </w:pPr>
      <w:r w:rsidRPr="001B603C">
        <w:t xml:space="preserve">Monaghan, P., </w:t>
      </w:r>
      <w:proofErr w:type="spellStart"/>
      <w:r w:rsidRPr="001B603C">
        <w:t>Maklakov</w:t>
      </w:r>
      <w:proofErr w:type="spellEnd"/>
      <w:r w:rsidRPr="001B603C">
        <w:t xml:space="preserve">, A. A., &amp; </w:t>
      </w:r>
      <w:proofErr w:type="spellStart"/>
      <w:r w:rsidRPr="001B603C">
        <w:t>Metcalve</w:t>
      </w:r>
      <w:proofErr w:type="spellEnd"/>
      <w:r w:rsidRPr="001B603C">
        <w:t xml:space="preserve">, N. B. (2020). Intergenerational Transfer of Ageing: Parental Age and Offspring Lifespan. </w:t>
      </w:r>
      <w:r w:rsidRPr="001B603C">
        <w:rPr>
          <w:i/>
          <w:iCs/>
        </w:rPr>
        <w:t>Trends in Ecology &amp; Evolution</w:t>
      </w:r>
      <w:r w:rsidRPr="001B603C">
        <w:t xml:space="preserve">, </w:t>
      </w:r>
      <w:r w:rsidRPr="001B603C">
        <w:rPr>
          <w:i/>
          <w:iCs/>
        </w:rPr>
        <w:t>35</w:t>
      </w:r>
      <w:r w:rsidRPr="001B603C">
        <w:t>(10), 927–937. https://doi.org/doi: 10.1016/j.tree.2020.07.005</w:t>
      </w:r>
    </w:p>
    <w:p w14:paraId="0CBDB9D2" w14:textId="77777777" w:rsidR="001B603C" w:rsidRPr="001B603C" w:rsidRDefault="001B603C" w:rsidP="001B603C">
      <w:pPr>
        <w:pStyle w:val="Bibliography"/>
      </w:pPr>
      <w:r w:rsidRPr="001B603C">
        <w:t xml:space="preserve">Monaghan, P., &amp; Metcalfe, N. B. (2019). The deteriorating soma and the indispensable germline: Gamete senescence and offspring fitness. </w:t>
      </w:r>
      <w:r w:rsidRPr="001B603C">
        <w:rPr>
          <w:i/>
          <w:iCs/>
        </w:rPr>
        <w:t>Proceedings of the Royal Society B: Biological Sciences</w:t>
      </w:r>
      <w:r w:rsidRPr="001B603C">
        <w:t xml:space="preserve">, </w:t>
      </w:r>
      <w:r w:rsidRPr="001B603C">
        <w:rPr>
          <w:i/>
          <w:iCs/>
        </w:rPr>
        <w:t>286</w:t>
      </w:r>
      <w:r w:rsidRPr="001B603C">
        <w:t>(1917), 20192187. https://doi.org/10.1098/rspb.2019.2187</w:t>
      </w:r>
    </w:p>
    <w:p w14:paraId="658E5A9E" w14:textId="77777777" w:rsidR="001B603C" w:rsidRPr="001B603C" w:rsidRDefault="001B603C" w:rsidP="001B603C">
      <w:pPr>
        <w:pStyle w:val="Bibliography"/>
      </w:pPr>
      <w:r w:rsidRPr="001B603C">
        <w:t xml:space="preserve">Muller, D., Giron, D., </w:t>
      </w:r>
      <w:proofErr w:type="spellStart"/>
      <w:r w:rsidRPr="001B603C">
        <w:t>Desouhant</w:t>
      </w:r>
      <w:proofErr w:type="spellEnd"/>
      <w:r w:rsidRPr="001B603C">
        <w:t xml:space="preserve">, E., Rey, B., Casas, J., </w:t>
      </w:r>
      <w:proofErr w:type="spellStart"/>
      <w:r w:rsidRPr="001B603C">
        <w:t>Lefrique</w:t>
      </w:r>
      <w:proofErr w:type="spellEnd"/>
      <w:r w:rsidRPr="001B603C">
        <w:t xml:space="preserve">, N., &amp; Visser, B. (2017). Maternal age affects offspring nutrient dynamics. </w:t>
      </w:r>
      <w:r w:rsidRPr="001B603C">
        <w:rPr>
          <w:i/>
          <w:iCs/>
        </w:rPr>
        <w:t>Journal of Insect Physiology</w:t>
      </w:r>
      <w:r w:rsidRPr="001B603C">
        <w:t xml:space="preserve">, </w:t>
      </w:r>
      <w:r w:rsidRPr="001B603C">
        <w:rPr>
          <w:i/>
          <w:iCs/>
        </w:rPr>
        <w:t>101</w:t>
      </w:r>
      <w:r w:rsidRPr="001B603C">
        <w:t>, 123–131. https://doi.org/10.1016/j.jinsphys.2017.07.011</w:t>
      </w:r>
    </w:p>
    <w:p w14:paraId="21375B7B" w14:textId="77777777" w:rsidR="001B603C" w:rsidRPr="001B603C" w:rsidRDefault="001B603C" w:rsidP="001B603C">
      <w:pPr>
        <w:pStyle w:val="Bibliography"/>
      </w:pPr>
      <w:r w:rsidRPr="001B603C">
        <w:t xml:space="preserve">Pedersen, E. J., Miller, D. L., Simpson, G. L., &amp; Ross, N. (2019). Hierarchical generalized additive models in ecology: An introduction with </w:t>
      </w:r>
      <w:proofErr w:type="spellStart"/>
      <w:r w:rsidRPr="001B603C">
        <w:t>mgcv</w:t>
      </w:r>
      <w:proofErr w:type="spellEnd"/>
      <w:r w:rsidRPr="001B603C">
        <w:t xml:space="preserve">. </w:t>
      </w:r>
      <w:proofErr w:type="spellStart"/>
      <w:r w:rsidRPr="001B603C">
        <w:rPr>
          <w:i/>
          <w:iCs/>
        </w:rPr>
        <w:t>PeerJ</w:t>
      </w:r>
      <w:proofErr w:type="spellEnd"/>
      <w:r w:rsidRPr="001B603C">
        <w:t xml:space="preserve">, </w:t>
      </w:r>
      <w:r w:rsidRPr="001B603C">
        <w:rPr>
          <w:i/>
          <w:iCs/>
        </w:rPr>
        <w:t>7</w:t>
      </w:r>
      <w:r w:rsidRPr="001B603C">
        <w:t>, e6876.</w:t>
      </w:r>
    </w:p>
    <w:p w14:paraId="63BD4FBA" w14:textId="77777777" w:rsidR="001B603C" w:rsidRPr="001B603C" w:rsidRDefault="001B603C" w:rsidP="001B603C">
      <w:pPr>
        <w:pStyle w:val="Bibliography"/>
      </w:pPr>
      <w:r w:rsidRPr="001B603C">
        <w:t xml:space="preserve">Pohl, E., </w:t>
      </w:r>
      <w:proofErr w:type="spellStart"/>
      <w:r w:rsidRPr="001B603C">
        <w:t>Gromoll</w:t>
      </w:r>
      <w:proofErr w:type="spellEnd"/>
      <w:r w:rsidRPr="001B603C">
        <w:t xml:space="preserve">, J., </w:t>
      </w:r>
      <w:proofErr w:type="spellStart"/>
      <w:r w:rsidRPr="001B603C">
        <w:t>Wistuba</w:t>
      </w:r>
      <w:proofErr w:type="spellEnd"/>
      <w:r w:rsidRPr="001B603C">
        <w:t xml:space="preserve">, J., &amp; </w:t>
      </w:r>
      <w:proofErr w:type="spellStart"/>
      <w:r w:rsidRPr="001B603C">
        <w:t>Laurentino</w:t>
      </w:r>
      <w:proofErr w:type="spellEnd"/>
      <w:r w:rsidRPr="001B603C">
        <w:t xml:space="preserve">, S. (2021). Healthy ageing and spermatogenesis. </w:t>
      </w:r>
      <w:r w:rsidRPr="001B603C">
        <w:rPr>
          <w:i/>
          <w:iCs/>
        </w:rPr>
        <w:t>Reproduction</w:t>
      </w:r>
      <w:r w:rsidRPr="001B603C">
        <w:t xml:space="preserve">, </w:t>
      </w:r>
      <w:r w:rsidRPr="001B603C">
        <w:rPr>
          <w:i/>
          <w:iCs/>
        </w:rPr>
        <w:t>161</w:t>
      </w:r>
      <w:r w:rsidRPr="001B603C">
        <w:t>(4), R89–R101.</w:t>
      </w:r>
    </w:p>
    <w:p w14:paraId="70A88ECC" w14:textId="77777777" w:rsidR="001B603C" w:rsidRPr="001B603C" w:rsidRDefault="001B603C" w:rsidP="001B603C">
      <w:pPr>
        <w:pStyle w:val="Bibliography"/>
      </w:pPr>
      <w:r w:rsidRPr="001B603C">
        <w:t xml:space="preserve">Price, D. K., &amp; Hansen, T. F. (1998). How Does Offspring Quality Change with Age in Male Drosophila Melanogaster? </w:t>
      </w:r>
      <w:proofErr w:type="spellStart"/>
      <w:r w:rsidRPr="001B603C">
        <w:rPr>
          <w:i/>
          <w:iCs/>
        </w:rPr>
        <w:t>Behavior</w:t>
      </w:r>
      <w:proofErr w:type="spellEnd"/>
      <w:r w:rsidRPr="001B603C">
        <w:rPr>
          <w:i/>
          <w:iCs/>
        </w:rPr>
        <w:t xml:space="preserve"> Genetics</w:t>
      </w:r>
      <w:r w:rsidRPr="001B603C">
        <w:t xml:space="preserve">, </w:t>
      </w:r>
      <w:r w:rsidRPr="001B603C">
        <w:rPr>
          <w:i/>
          <w:iCs/>
        </w:rPr>
        <w:t>28</w:t>
      </w:r>
      <w:r w:rsidRPr="001B603C">
        <w:t>(5), 395–402. https://doi.org/10.1023/A:1021677804038</w:t>
      </w:r>
    </w:p>
    <w:p w14:paraId="0D7B2E76" w14:textId="77777777" w:rsidR="001B603C" w:rsidRPr="001B603C" w:rsidRDefault="001B603C" w:rsidP="001B603C">
      <w:pPr>
        <w:pStyle w:val="Bibliography"/>
      </w:pPr>
      <w:r w:rsidRPr="001B603C">
        <w:lastRenderedPageBreak/>
        <w:t xml:space="preserve">Priest, N. K., </w:t>
      </w:r>
      <w:proofErr w:type="spellStart"/>
      <w:r w:rsidRPr="001B603C">
        <w:t>Mackowiak</w:t>
      </w:r>
      <w:proofErr w:type="spellEnd"/>
      <w:r w:rsidRPr="001B603C">
        <w:t xml:space="preserve">, B., &amp; </w:t>
      </w:r>
      <w:proofErr w:type="spellStart"/>
      <w:r w:rsidRPr="001B603C">
        <w:t>Promislow</w:t>
      </w:r>
      <w:proofErr w:type="spellEnd"/>
      <w:r w:rsidRPr="001B603C">
        <w:t xml:space="preserve">, D. E. L. (2002). THE ROLE OF PARENTAL AGE EFFECTS ON THE EVOLUTION OF AGING. </w:t>
      </w:r>
      <w:r w:rsidRPr="001B603C">
        <w:rPr>
          <w:i/>
          <w:iCs/>
        </w:rPr>
        <w:t>Evolution</w:t>
      </w:r>
      <w:r w:rsidRPr="001B603C">
        <w:t xml:space="preserve">, </w:t>
      </w:r>
      <w:r w:rsidRPr="001B603C">
        <w:rPr>
          <w:i/>
          <w:iCs/>
        </w:rPr>
        <w:t>56</w:t>
      </w:r>
      <w:r w:rsidRPr="001B603C">
        <w:t>(5), 927–935. https://doi.org/10.1111/j.0014-3820.2002.tb01405.x</w:t>
      </w:r>
    </w:p>
    <w:p w14:paraId="49B20C34" w14:textId="77777777" w:rsidR="001B603C" w:rsidRPr="001B603C" w:rsidRDefault="001B603C" w:rsidP="001B603C">
      <w:pPr>
        <w:pStyle w:val="Bibliography"/>
      </w:pPr>
      <w:r w:rsidRPr="001B603C">
        <w:t xml:space="preserve">R Core Team. (2022). </w:t>
      </w:r>
      <w:r w:rsidRPr="001B603C">
        <w:rPr>
          <w:i/>
          <w:iCs/>
        </w:rPr>
        <w:t>R: A Language and Environment for Statistical Computing</w:t>
      </w:r>
      <w:r w:rsidRPr="001B603C">
        <w:t>. R Foundation for Statistical Computing. https://www.R-project.org/</w:t>
      </w:r>
    </w:p>
    <w:p w14:paraId="4E8B0E97" w14:textId="77777777" w:rsidR="001B603C" w:rsidRPr="001B603C" w:rsidRDefault="001B603C" w:rsidP="001B603C">
      <w:pPr>
        <w:pStyle w:val="Bibliography"/>
      </w:pPr>
      <w:r w:rsidRPr="001B603C">
        <w:t xml:space="preserve">Reichert, S., Berger, V., Jackson, J., Chapman, S. N., </w:t>
      </w:r>
      <w:proofErr w:type="spellStart"/>
      <w:r w:rsidRPr="001B603C">
        <w:t>Htut</w:t>
      </w:r>
      <w:proofErr w:type="spellEnd"/>
      <w:r w:rsidRPr="001B603C">
        <w:t xml:space="preserve">, W., Mar, K. U., &amp; </w:t>
      </w:r>
      <w:proofErr w:type="spellStart"/>
      <w:r w:rsidRPr="001B603C">
        <w:t>Lummaa</w:t>
      </w:r>
      <w:proofErr w:type="spellEnd"/>
      <w:r w:rsidRPr="001B603C">
        <w:t xml:space="preserve">, V. (2020). Maternal age at birth shapes offspring life-history trajectory across generations in long-lived Asian elephants. </w:t>
      </w:r>
      <w:r w:rsidRPr="001B603C">
        <w:rPr>
          <w:i/>
          <w:iCs/>
        </w:rPr>
        <w:t>Journal of Animal Ecology</w:t>
      </w:r>
      <w:r w:rsidRPr="001B603C">
        <w:t xml:space="preserve">, </w:t>
      </w:r>
      <w:r w:rsidRPr="001B603C">
        <w:rPr>
          <w:i/>
          <w:iCs/>
        </w:rPr>
        <w:t>89</w:t>
      </w:r>
      <w:r w:rsidRPr="001B603C">
        <w:t>(4), 996–1007. https://doi.org/10.1111/1365-2656.13049</w:t>
      </w:r>
    </w:p>
    <w:p w14:paraId="47BB9FAE" w14:textId="77777777" w:rsidR="001B603C" w:rsidRPr="001B603C" w:rsidRDefault="001B603C" w:rsidP="001B603C">
      <w:pPr>
        <w:pStyle w:val="Bibliography"/>
      </w:pPr>
      <w:proofErr w:type="spellStart"/>
      <w:r w:rsidRPr="001B603C">
        <w:t>Rödel</w:t>
      </w:r>
      <w:proofErr w:type="spellEnd"/>
      <w:r w:rsidRPr="001B603C">
        <w:t xml:space="preserve">, H. G., Von Holst, D., &amp; Kraus, C. (2009). Family legacies: Short- and long-term fitness consequences of early-life conditions in female European rabbits. </w:t>
      </w:r>
      <w:r w:rsidRPr="001B603C">
        <w:rPr>
          <w:i/>
          <w:iCs/>
        </w:rPr>
        <w:t>Journal of Animal Ecology</w:t>
      </w:r>
      <w:r w:rsidRPr="001B603C">
        <w:t xml:space="preserve">, </w:t>
      </w:r>
      <w:r w:rsidRPr="001B603C">
        <w:rPr>
          <w:i/>
          <w:iCs/>
        </w:rPr>
        <w:t>78</w:t>
      </w:r>
      <w:r w:rsidRPr="001B603C">
        <w:t>(4), 789–797. https://doi.org/10.1111/j.1365-2656.2009.01537.x</w:t>
      </w:r>
    </w:p>
    <w:p w14:paraId="03E9B47A" w14:textId="77777777" w:rsidR="001B603C" w:rsidRPr="001B603C" w:rsidRDefault="001B603C" w:rsidP="001B603C">
      <w:pPr>
        <w:pStyle w:val="Bibliography"/>
      </w:pPr>
      <w:r w:rsidRPr="001B603C">
        <w:t xml:space="preserve">Schroeder, J., Nakagawa, S., Rees, M., </w:t>
      </w:r>
      <w:proofErr w:type="spellStart"/>
      <w:r w:rsidRPr="001B603C">
        <w:t>Mannarelli</w:t>
      </w:r>
      <w:proofErr w:type="spellEnd"/>
      <w:r w:rsidRPr="001B603C">
        <w:t xml:space="preserve">, M.-E., &amp; Burke, T. (2015). Reduced fitness in progeny from old parents in a natural population. </w:t>
      </w:r>
      <w:r w:rsidRPr="001B603C">
        <w:rPr>
          <w:i/>
          <w:iCs/>
        </w:rPr>
        <w:t>Proceedings of the National Academy of Sciences</w:t>
      </w:r>
      <w:r w:rsidRPr="001B603C">
        <w:t xml:space="preserve">, </w:t>
      </w:r>
      <w:r w:rsidRPr="001B603C">
        <w:rPr>
          <w:i/>
          <w:iCs/>
        </w:rPr>
        <w:t>112</w:t>
      </w:r>
      <w:r w:rsidRPr="001B603C">
        <w:t>(13), 4021–4025. https://doi.org/10.1073/pnas.1422715112</w:t>
      </w:r>
    </w:p>
    <w:p w14:paraId="37BD4CC4" w14:textId="77777777" w:rsidR="001B603C" w:rsidRPr="001B603C" w:rsidRDefault="001B603C" w:rsidP="001B603C">
      <w:pPr>
        <w:pStyle w:val="Bibliography"/>
        <w:rPr>
          <w:lang w:val="nl-NL"/>
        </w:rPr>
      </w:pPr>
      <w:r w:rsidRPr="001B603C">
        <w:rPr>
          <w:lang w:val="nl-NL"/>
        </w:rPr>
        <w:t xml:space="preserve">Sparks, A. M., Hammers, M., </w:t>
      </w:r>
      <w:proofErr w:type="spellStart"/>
      <w:r w:rsidRPr="001B603C">
        <w:rPr>
          <w:lang w:val="nl-NL"/>
        </w:rPr>
        <w:t>Komdeur</w:t>
      </w:r>
      <w:proofErr w:type="spellEnd"/>
      <w:r w:rsidRPr="001B603C">
        <w:rPr>
          <w:lang w:val="nl-NL"/>
        </w:rPr>
        <w:t xml:space="preserve">, J., Burke, T., </w:t>
      </w:r>
      <w:proofErr w:type="spellStart"/>
      <w:r w:rsidRPr="001B603C">
        <w:rPr>
          <w:lang w:val="nl-NL"/>
        </w:rPr>
        <w:t>Richardson</w:t>
      </w:r>
      <w:proofErr w:type="spellEnd"/>
      <w:r w:rsidRPr="001B603C">
        <w:rPr>
          <w:lang w:val="nl-NL"/>
        </w:rPr>
        <w:t xml:space="preserve">, D. S., &amp; </w:t>
      </w:r>
      <w:proofErr w:type="spellStart"/>
      <w:r w:rsidRPr="001B603C">
        <w:rPr>
          <w:lang w:val="nl-NL"/>
        </w:rPr>
        <w:t>Dugdale</w:t>
      </w:r>
      <w:proofErr w:type="spellEnd"/>
      <w:r w:rsidRPr="001B603C">
        <w:rPr>
          <w:lang w:val="nl-NL"/>
        </w:rPr>
        <w:t xml:space="preserve">, H. L. (2022). </w:t>
      </w:r>
      <w:r w:rsidRPr="001B603C">
        <w:t xml:space="preserve">Sex-dependent effects of parental age on offspring fitness in a cooperatively breeding bird. </w:t>
      </w:r>
      <w:proofErr w:type="spellStart"/>
      <w:r w:rsidRPr="001B603C">
        <w:rPr>
          <w:i/>
          <w:iCs/>
          <w:lang w:val="nl-NL"/>
        </w:rPr>
        <w:t>Evolution</w:t>
      </w:r>
      <w:proofErr w:type="spellEnd"/>
      <w:r w:rsidRPr="001B603C">
        <w:rPr>
          <w:i/>
          <w:iCs/>
          <w:lang w:val="nl-NL"/>
        </w:rPr>
        <w:t xml:space="preserve"> Letters</w:t>
      </w:r>
      <w:r w:rsidRPr="001B603C">
        <w:rPr>
          <w:lang w:val="nl-NL"/>
        </w:rPr>
        <w:t xml:space="preserve">, </w:t>
      </w:r>
      <w:r w:rsidRPr="001B603C">
        <w:rPr>
          <w:i/>
          <w:iCs/>
          <w:lang w:val="nl-NL"/>
        </w:rPr>
        <w:t>6</w:t>
      </w:r>
      <w:r w:rsidRPr="001B603C">
        <w:rPr>
          <w:lang w:val="nl-NL"/>
        </w:rPr>
        <w:t xml:space="preserve">(6), 438–449. </w:t>
      </w:r>
      <w:proofErr w:type="gramStart"/>
      <w:r w:rsidRPr="001B603C">
        <w:rPr>
          <w:lang w:val="nl-NL"/>
        </w:rPr>
        <w:t>https://doi.org/10.1002/evl3.300</w:t>
      </w:r>
      <w:proofErr w:type="gramEnd"/>
    </w:p>
    <w:p w14:paraId="7436C7A1" w14:textId="77777777" w:rsidR="001B603C" w:rsidRPr="001B603C" w:rsidRDefault="001B603C" w:rsidP="001B603C">
      <w:pPr>
        <w:pStyle w:val="Bibliography"/>
      </w:pPr>
      <w:proofErr w:type="gramStart"/>
      <w:r w:rsidRPr="001B603C">
        <w:rPr>
          <w:lang w:val="nl-NL"/>
        </w:rPr>
        <w:t>van</w:t>
      </w:r>
      <w:proofErr w:type="gramEnd"/>
      <w:r w:rsidRPr="001B603C">
        <w:rPr>
          <w:lang w:val="nl-NL"/>
        </w:rPr>
        <w:t xml:space="preserve"> de Pol, M., &amp; Verhulst, S. (2006). </w:t>
      </w:r>
      <w:r w:rsidRPr="001B603C">
        <w:t xml:space="preserve">Age‐Dependent Traits: A New Statistical Model to Separate Within‐ and Between‐Individual Effects. </w:t>
      </w:r>
      <w:r w:rsidRPr="001B603C">
        <w:rPr>
          <w:i/>
          <w:iCs/>
        </w:rPr>
        <w:t>The American Naturalist</w:t>
      </w:r>
      <w:r w:rsidRPr="001B603C">
        <w:t xml:space="preserve">, </w:t>
      </w:r>
      <w:r w:rsidRPr="001B603C">
        <w:rPr>
          <w:i/>
          <w:iCs/>
        </w:rPr>
        <w:t>167</w:t>
      </w:r>
      <w:r w:rsidRPr="001B603C">
        <w:t>, 766–773. https://doi.org/10.1086/503331</w:t>
      </w:r>
    </w:p>
    <w:p w14:paraId="74954FD0" w14:textId="77777777" w:rsidR="001B603C" w:rsidRPr="001B603C" w:rsidRDefault="001B603C" w:rsidP="001B603C">
      <w:pPr>
        <w:pStyle w:val="Bibliography"/>
      </w:pPr>
      <w:r w:rsidRPr="001B603C">
        <w:t xml:space="preserve">van den Heuvel, J., English, S., &amp; </w:t>
      </w:r>
      <w:proofErr w:type="spellStart"/>
      <w:r w:rsidRPr="001B603C">
        <w:t>Uller</w:t>
      </w:r>
      <w:proofErr w:type="spellEnd"/>
      <w:r w:rsidRPr="001B603C">
        <w:t xml:space="preserve">, T. (2016). Disposable Soma Theory and the Evolution of Maternal Effects on Ageing. </w:t>
      </w:r>
      <w:r w:rsidRPr="001B603C">
        <w:rPr>
          <w:i/>
          <w:iCs/>
        </w:rPr>
        <w:t>PLOS ONE</w:t>
      </w:r>
      <w:r w:rsidRPr="001B603C">
        <w:t xml:space="preserve">, </w:t>
      </w:r>
      <w:r w:rsidRPr="001B603C">
        <w:rPr>
          <w:i/>
          <w:iCs/>
        </w:rPr>
        <w:t>11</w:t>
      </w:r>
      <w:r w:rsidRPr="001B603C">
        <w:t>(1), e0145544. https://doi.org/10.1371/journal.pone.0145544</w:t>
      </w:r>
    </w:p>
    <w:p w14:paraId="1F23E729" w14:textId="77777777" w:rsidR="001B603C" w:rsidRPr="001B603C" w:rsidRDefault="001B603C" w:rsidP="001B603C">
      <w:pPr>
        <w:pStyle w:val="Bibliography"/>
      </w:pPr>
      <w:r w:rsidRPr="001B603C">
        <w:lastRenderedPageBreak/>
        <w:t xml:space="preserve">Wickham, H., </w:t>
      </w:r>
      <w:proofErr w:type="spellStart"/>
      <w:r w:rsidRPr="001B603C">
        <w:t>Averick</w:t>
      </w:r>
      <w:proofErr w:type="spellEnd"/>
      <w:r w:rsidRPr="001B603C">
        <w:t xml:space="preserve">, M., Bryan, J., Chang, W., McGowan, L., François, R., </w:t>
      </w:r>
      <w:proofErr w:type="spellStart"/>
      <w:r w:rsidRPr="001B603C">
        <w:t>Grolemund</w:t>
      </w:r>
      <w:proofErr w:type="spellEnd"/>
      <w:r w:rsidRPr="001B603C">
        <w:t xml:space="preserve">, G., Hayes, A., Henry, L., Hester, J., Kuhn, M., Pedersen, T., Miller, E., Bache, S., Müller, K., </w:t>
      </w:r>
      <w:proofErr w:type="spellStart"/>
      <w:r w:rsidRPr="001B603C">
        <w:t>Ooms</w:t>
      </w:r>
      <w:proofErr w:type="spellEnd"/>
      <w:r w:rsidRPr="001B603C">
        <w:t xml:space="preserve">, J., Robinson, D., Seidel, D., </w:t>
      </w:r>
      <w:proofErr w:type="spellStart"/>
      <w:r w:rsidRPr="001B603C">
        <w:t>Spinu</w:t>
      </w:r>
      <w:proofErr w:type="spellEnd"/>
      <w:r w:rsidRPr="001B603C">
        <w:t xml:space="preserve">, V., … </w:t>
      </w:r>
      <w:proofErr w:type="spellStart"/>
      <w:r w:rsidRPr="001B603C">
        <w:t>Yutani</w:t>
      </w:r>
      <w:proofErr w:type="spellEnd"/>
      <w:r w:rsidRPr="001B603C">
        <w:t xml:space="preserve">, H. (2019). Welcome to the </w:t>
      </w:r>
      <w:proofErr w:type="spellStart"/>
      <w:r w:rsidRPr="001B603C">
        <w:t>tidyverse</w:t>
      </w:r>
      <w:proofErr w:type="spellEnd"/>
      <w:r w:rsidRPr="001B603C">
        <w:t xml:space="preserve">. </w:t>
      </w:r>
      <w:r w:rsidRPr="001B603C">
        <w:rPr>
          <w:i/>
          <w:iCs/>
        </w:rPr>
        <w:t xml:space="preserve">J. Open Source </w:t>
      </w:r>
      <w:proofErr w:type="spellStart"/>
      <w:r w:rsidRPr="001B603C">
        <w:rPr>
          <w:i/>
          <w:iCs/>
        </w:rPr>
        <w:t>Softw</w:t>
      </w:r>
      <w:proofErr w:type="spellEnd"/>
      <w:r w:rsidRPr="001B603C">
        <w:rPr>
          <w:i/>
          <w:iCs/>
        </w:rPr>
        <w:t>.</w:t>
      </w:r>
      <w:r w:rsidRPr="001B603C">
        <w:t xml:space="preserve">, </w:t>
      </w:r>
      <w:r w:rsidRPr="001B603C">
        <w:rPr>
          <w:i/>
          <w:iCs/>
        </w:rPr>
        <w:t>4</w:t>
      </w:r>
      <w:r w:rsidRPr="001B603C">
        <w:t>(43), 1686. https://doi.org/10.21105/joss.01686</w:t>
      </w:r>
    </w:p>
    <w:p w14:paraId="3F67C877" w14:textId="77777777" w:rsidR="001B603C" w:rsidRPr="001B603C" w:rsidRDefault="001B603C" w:rsidP="001B603C">
      <w:pPr>
        <w:pStyle w:val="Bibliography"/>
      </w:pPr>
      <w:r w:rsidRPr="001B603C">
        <w:t xml:space="preserve">Wilke, C. O. (2020). </w:t>
      </w:r>
      <w:proofErr w:type="spellStart"/>
      <w:r w:rsidRPr="001B603C">
        <w:rPr>
          <w:i/>
          <w:iCs/>
        </w:rPr>
        <w:t>cowplot</w:t>
      </w:r>
      <w:proofErr w:type="spellEnd"/>
      <w:r w:rsidRPr="001B603C">
        <w:rPr>
          <w:i/>
          <w:iCs/>
        </w:rPr>
        <w:t>: Streamlined Plot Theme and Plot Annotations for ‘ggplot2’</w:t>
      </w:r>
      <w:r w:rsidRPr="001B603C">
        <w:t xml:space="preserve"> (R package version 1.1.1). https://CRAN.R-project.org/package=cowplot</w:t>
      </w:r>
    </w:p>
    <w:p w14:paraId="0B825C65" w14:textId="77777777" w:rsidR="001B603C" w:rsidRPr="001B603C" w:rsidRDefault="001B603C" w:rsidP="001B603C">
      <w:pPr>
        <w:pStyle w:val="Bibliography"/>
      </w:pPr>
      <w:r w:rsidRPr="001B603C">
        <w:t xml:space="preserve">Wood, S. N. (2011). Fast stable restricted maximum likelihood and marginal likelihood estimation of semiparametric generalized linear models. </w:t>
      </w:r>
      <w:r w:rsidRPr="001B603C">
        <w:rPr>
          <w:i/>
          <w:iCs/>
        </w:rPr>
        <w:t>Journal of the Royal Statistical Society (B)</w:t>
      </w:r>
      <w:r w:rsidRPr="001B603C">
        <w:t xml:space="preserve">, </w:t>
      </w:r>
      <w:r w:rsidRPr="001B603C">
        <w:rPr>
          <w:i/>
          <w:iCs/>
        </w:rPr>
        <w:t>73</w:t>
      </w:r>
      <w:r w:rsidRPr="001B603C">
        <w:t>(1), 3–36.</w:t>
      </w:r>
    </w:p>
    <w:p w14:paraId="231F3608" w14:textId="77777777" w:rsidR="001B603C" w:rsidRPr="001B603C" w:rsidRDefault="001B603C" w:rsidP="001B603C">
      <w:pPr>
        <w:pStyle w:val="Bibliography"/>
      </w:pPr>
      <w:proofErr w:type="spellStart"/>
      <w:r w:rsidRPr="001B603C">
        <w:t>Yılmaz</w:t>
      </w:r>
      <w:proofErr w:type="spellEnd"/>
      <w:r w:rsidRPr="001B603C">
        <w:t xml:space="preserve">, M., </w:t>
      </w:r>
      <w:proofErr w:type="spellStart"/>
      <w:r w:rsidRPr="001B603C">
        <w:t>Özsoy</w:t>
      </w:r>
      <w:proofErr w:type="spellEnd"/>
      <w:r w:rsidRPr="001B603C">
        <w:t xml:space="preserve">, E. D., &amp; </w:t>
      </w:r>
      <w:proofErr w:type="spellStart"/>
      <w:r w:rsidRPr="001B603C">
        <w:t>Bozcuk</w:t>
      </w:r>
      <w:proofErr w:type="spellEnd"/>
      <w:r w:rsidRPr="001B603C">
        <w:t xml:space="preserve">, A. N. (2008). Maternal age effects on longevity in Drosophila melanogaster populations of different origin. </w:t>
      </w:r>
      <w:r w:rsidRPr="001B603C">
        <w:rPr>
          <w:i/>
          <w:iCs/>
        </w:rPr>
        <w:t>Biogerontology</w:t>
      </w:r>
      <w:r w:rsidRPr="001B603C">
        <w:t xml:space="preserve">, </w:t>
      </w:r>
      <w:r w:rsidRPr="001B603C">
        <w:rPr>
          <w:i/>
          <w:iCs/>
        </w:rPr>
        <w:t>9</w:t>
      </w:r>
      <w:r w:rsidRPr="001B603C">
        <w:t>(3), 163–168. https://doi.org/10.1007/s10522-008-9125-y</w:t>
      </w:r>
    </w:p>
    <w:p w14:paraId="7F68923D" w14:textId="77777777" w:rsidR="001B603C" w:rsidRPr="001B603C" w:rsidRDefault="001B603C" w:rsidP="001B603C">
      <w:pPr>
        <w:pStyle w:val="Bibliography"/>
      </w:pPr>
      <w:proofErr w:type="spellStart"/>
      <w:r w:rsidRPr="001B603C">
        <w:t>Ziyue</w:t>
      </w:r>
      <w:proofErr w:type="spellEnd"/>
      <w:r w:rsidRPr="001B603C">
        <w:t xml:space="preserve"> Gao, Priya </w:t>
      </w:r>
      <w:proofErr w:type="spellStart"/>
      <w:r w:rsidRPr="001B603C">
        <w:t>Moorjani</w:t>
      </w:r>
      <w:proofErr w:type="spellEnd"/>
      <w:r w:rsidRPr="001B603C">
        <w:t xml:space="preserve">, Thomas </w:t>
      </w:r>
      <w:proofErr w:type="spellStart"/>
      <w:r w:rsidRPr="001B603C">
        <w:t>Sasani</w:t>
      </w:r>
      <w:proofErr w:type="spellEnd"/>
      <w:r w:rsidRPr="001B603C">
        <w:t xml:space="preserve">, Brent Pedersen, Aaron Quinlan, Lynn </w:t>
      </w:r>
      <w:proofErr w:type="spellStart"/>
      <w:r w:rsidRPr="001B603C">
        <w:t>Jorde</w:t>
      </w:r>
      <w:proofErr w:type="spellEnd"/>
      <w:r w:rsidRPr="001B603C">
        <w:t xml:space="preserve">, Guy </w:t>
      </w:r>
      <w:proofErr w:type="spellStart"/>
      <w:r w:rsidRPr="001B603C">
        <w:t>Amster</w:t>
      </w:r>
      <w:proofErr w:type="spellEnd"/>
      <w:r w:rsidRPr="001B603C">
        <w:t xml:space="preserve">, &amp; Molly </w:t>
      </w:r>
      <w:proofErr w:type="spellStart"/>
      <w:r w:rsidRPr="001B603C">
        <w:t>Przeworski</w:t>
      </w:r>
      <w:proofErr w:type="spellEnd"/>
      <w:r w:rsidRPr="001B603C">
        <w:t xml:space="preserve">. (2018). Overlooked roles of DNA damage and maternal age in generating human germline mutations. </w:t>
      </w:r>
      <w:proofErr w:type="spellStart"/>
      <w:r w:rsidRPr="001B603C">
        <w:rPr>
          <w:i/>
          <w:iCs/>
        </w:rPr>
        <w:t>BioRxiv</w:t>
      </w:r>
      <w:proofErr w:type="spellEnd"/>
      <w:r w:rsidRPr="001B603C">
        <w:t>, 327098. https://doi.org/10.1101/327098</w:t>
      </w:r>
    </w:p>
    <w:p w14:paraId="45106350" w14:textId="57ADDDDC" w:rsidR="006F21D6" w:rsidRDefault="00F1591B">
      <w:pPr>
        <w:rPr>
          <w:b/>
          <w:bCs/>
        </w:rPr>
      </w:pPr>
      <w:r>
        <w:rPr>
          <w:b/>
          <w:bCs/>
        </w:rPr>
        <w:fldChar w:fldCharType="end"/>
      </w:r>
      <w:r w:rsidR="006F21D6">
        <w:rPr>
          <w:b/>
          <w:bCs/>
        </w:rPr>
        <w:br w:type="page"/>
      </w:r>
    </w:p>
    <w:p w14:paraId="0B3A0224" w14:textId="6A810C50" w:rsidR="00F65182" w:rsidRDefault="003119D0" w:rsidP="006A112D">
      <w:pPr>
        <w:pStyle w:val="Heading1"/>
      </w:pPr>
      <w:bookmarkStart w:id="25" w:name="_Toc140678278"/>
      <w:r>
        <w:rPr>
          <w:noProof/>
        </w:rPr>
        <w:lastRenderedPageBreak/>
        <mc:AlternateContent>
          <mc:Choice Requires="wps">
            <w:drawing>
              <wp:anchor distT="0" distB="0" distL="114300" distR="114300" simplePos="0" relativeHeight="251676672" behindDoc="0" locked="0" layoutInCell="1" allowOverlap="1" wp14:anchorId="69867D75" wp14:editId="5C38A242">
                <wp:simplePos x="0" y="0"/>
                <wp:positionH relativeFrom="column">
                  <wp:posOffset>47760</wp:posOffset>
                </wp:positionH>
                <wp:positionV relativeFrom="paragraph">
                  <wp:posOffset>8327228</wp:posOffset>
                </wp:positionV>
                <wp:extent cx="5731510" cy="635"/>
                <wp:effectExtent l="0" t="0" r="0" b="12065"/>
                <wp:wrapSquare wrapText="bothSides"/>
                <wp:docPr id="3277197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67D75" id="_x0000_s1039" type="#_x0000_t202" style="position:absolute;left:0;text-align:left;margin-left:3.75pt;margin-top:655.7pt;width:451.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Ybh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" stroked="f">
                <v:textbox style="mso-fit-shape-to-text:t" inset="0,0,0,0">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v:textbox>
                <w10:wrap type="square"/>
              </v:shape>
            </w:pict>
          </mc:Fallback>
        </mc:AlternateContent>
      </w:r>
      <w:r w:rsidR="00E22C6F">
        <w:rPr>
          <w:noProof/>
        </w:rPr>
        <w:drawing>
          <wp:anchor distT="0" distB="0" distL="114300" distR="114300" simplePos="0" relativeHeight="251668480" behindDoc="0" locked="0" layoutInCell="1" allowOverlap="1" wp14:anchorId="05396961" wp14:editId="4A0D1A1B">
            <wp:simplePos x="0" y="0"/>
            <wp:positionH relativeFrom="margin">
              <wp:posOffset>0</wp:posOffset>
            </wp:positionH>
            <wp:positionV relativeFrom="margin">
              <wp:posOffset>4448026</wp:posOffset>
            </wp:positionV>
            <wp:extent cx="5731510" cy="3820795"/>
            <wp:effectExtent l="0" t="0" r="0" b="1905"/>
            <wp:wrapSquare wrapText="bothSides"/>
            <wp:docPr id="2096943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43606" name="Picture 2096943606"/>
                    <pic:cNvPicPr/>
                  </pic:nvPicPr>
                  <pic:blipFill>
                    <a:blip r:embed="rId2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22C6F">
        <w:rPr>
          <w:noProof/>
        </w:rPr>
        <mc:AlternateContent>
          <mc:Choice Requires="wps">
            <w:drawing>
              <wp:anchor distT="0" distB="0" distL="114300" distR="114300" simplePos="0" relativeHeight="251674624" behindDoc="0" locked="0" layoutInCell="1" allowOverlap="1" wp14:anchorId="786970AB" wp14:editId="4D24632E">
                <wp:simplePos x="0" y="0"/>
                <wp:positionH relativeFrom="column">
                  <wp:posOffset>0</wp:posOffset>
                </wp:positionH>
                <wp:positionV relativeFrom="paragraph">
                  <wp:posOffset>4061095</wp:posOffset>
                </wp:positionV>
                <wp:extent cx="5731510" cy="635"/>
                <wp:effectExtent l="0" t="0" r="0" b="12065"/>
                <wp:wrapSquare wrapText="bothSides"/>
                <wp:docPr id="154387524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970AB" id="_x0000_s1040" type="#_x0000_t202" style="position:absolute;left:0;text-align:left;margin-left:0;margin-top:319.75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" stroked="f">
                <v:textbox style="mso-fit-shape-to-text:t" inset="0,0,0,0">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v:textbox>
                <w10:wrap type="square"/>
              </v:shape>
            </w:pict>
          </mc:Fallback>
        </mc:AlternateContent>
      </w:r>
      <w:r w:rsidR="00E22C6F">
        <w:rPr>
          <w:noProof/>
        </w:rPr>
        <w:drawing>
          <wp:anchor distT="0" distB="0" distL="114300" distR="114300" simplePos="0" relativeHeight="251667456" behindDoc="0" locked="0" layoutInCell="1" allowOverlap="1" wp14:anchorId="1F215DB7" wp14:editId="78B3FDBD">
            <wp:simplePos x="0" y="0"/>
            <wp:positionH relativeFrom="margin">
              <wp:posOffset>0</wp:posOffset>
            </wp:positionH>
            <wp:positionV relativeFrom="margin">
              <wp:posOffset>243111</wp:posOffset>
            </wp:positionV>
            <wp:extent cx="5731510" cy="3820795"/>
            <wp:effectExtent l="0" t="0" r="0" b="1905"/>
            <wp:wrapSquare wrapText="bothSides"/>
            <wp:docPr id="231920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20654" name="Picture 231920654"/>
                    <pic:cNvPicPr/>
                  </pic:nvPicPr>
                  <pic:blipFill>
                    <a:blip r:embed="rId24">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6F21D6">
        <w:t>Supplementary material</w:t>
      </w:r>
      <w:bookmarkEnd w:id="25"/>
      <w:r w:rsidR="006F21D6">
        <w:t xml:space="preserve"> </w:t>
      </w:r>
    </w:p>
    <w:p w14:paraId="18E3F482" w14:textId="6EC04F1B" w:rsidR="00976AC9" w:rsidRDefault="003810DC" w:rsidP="00AA35B8">
      <w:pPr>
        <w:rPr>
          <w:b/>
          <w:bCs/>
        </w:rPr>
      </w:pPr>
      <w:r>
        <w:rPr>
          <w:noProof/>
        </w:rPr>
        <w:lastRenderedPageBreak/>
        <mc:AlternateContent>
          <mc:Choice Requires="wps">
            <w:drawing>
              <wp:anchor distT="0" distB="0" distL="114300" distR="114300" simplePos="0" relativeHeight="251680768" behindDoc="0" locked="0" layoutInCell="1" allowOverlap="1" wp14:anchorId="1AAABDA4" wp14:editId="2F8E39FE">
                <wp:simplePos x="0" y="0"/>
                <wp:positionH relativeFrom="column">
                  <wp:posOffset>116205</wp:posOffset>
                </wp:positionH>
                <wp:positionV relativeFrom="paragraph">
                  <wp:posOffset>8327336</wp:posOffset>
                </wp:positionV>
                <wp:extent cx="5731510" cy="635"/>
                <wp:effectExtent l="0" t="0" r="0" b="12065"/>
                <wp:wrapSquare wrapText="bothSides"/>
                <wp:docPr id="178695315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BDA4" id="_x0000_s1041" type="#_x0000_t202" style="position:absolute;margin-left:9.15pt;margin-top:655.7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" stroked="f">
                <v:textbox style="mso-fit-shape-to-text:t" inset="0,0,0,0">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69504" behindDoc="0" locked="0" layoutInCell="1" allowOverlap="1" wp14:anchorId="401A2FF1" wp14:editId="0DDCC184">
            <wp:simplePos x="0" y="0"/>
            <wp:positionH relativeFrom="margin">
              <wp:posOffset>46990</wp:posOffset>
            </wp:positionH>
            <wp:positionV relativeFrom="margin">
              <wp:posOffset>-17145</wp:posOffset>
            </wp:positionV>
            <wp:extent cx="5731510" cy="3820795"/>
            <wp:effectExtent l="0" t="0" r="0" b="1905"/>
            <wp:wrapSquare wrapText="bothSides"/>
            <wp:docPr id="260238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38254" name="Picture 260238254"/>
                    <pic:cNvPicPr/>
                  </pic:nvPicPr>
                  <pic:blipFill>
                    <a:blip r:embed="rId25">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b/>
          <w:bCs/>
          <w:noProof/>
        </w:rPr>
        <w:drawing>
          <wp:anchor distT="0" distB="0" distL="114300" distR="114300" simplePos="0" relativeHeight="251670528" behindDoc="0" locked="0" layoutInCell="1" allowOverlap="1" wp14:anchorId="4938E78E" wp14:editId="023C0261">
            <wp:simplePos x="0" y="0"/>
            <wp:positionH relativeFrom="margin">
              <wp:posOffset>-8255</wp:posOffset>
            </wp:positionH>
            <wp:positionV relativeFrom="margin">
              <wp:posOffset>4448810</wp:posOffset>
            </wp:positionV>
            <wp:extent cx="5731510" cy="3820795"/>
            <wp:effectExtent l="0" t="0" r="0" b="1905"/>
            <wp:wrapSquare wrapText="bothSides"/>
            <wp:docPr id="13178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1514" name="Picture 131781514"/>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32414">
        <w:rPr>
          <w:noProof/>
        </w:rPr>
        <mc:AlternateContent>
          <mc:Choice Requires="wps">
            <w:drawing>
              <wp:anchor distT="0" distB="0" distL="114300" distR="114300" simplePos="0" relativeHeight="251678720" behindDoc="0" locked="0" layoutInCell="1" allowOverlap="1" wp14:anchorId="466AE5B1" wp14:editId="309B053B">
                <wp:simplePos x="0" y="0"/>
                <wp:positionH relativeFrom="column">
                  <wp:posOffset>116353</wp:posOffset>
                </wp:positionH>
                <wp:positionV relativeFrom="paragraph">
                  <wp:posOffset>3842304</wp:posOffset>
                </wp:positionV>
                <wp:extent cx="5731510" cy="635"/>
                <wp:effectExtent l="0" t="0" r="0" b="12065"/>
                <wp:wrapSquare wrapText="bothSides"/>
                <wp:docPr id="43793130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AE5B1" id="_x0000_s1042" type="#_x0000_t202" style="position:absolute;margin-left:9.15pt;margin-top:302.5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" stroked="f">
                <v:textbox style="mso-fit-shape-to-text:t" inset="0,0,0,0">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v:textbox>
                <w10:wrap type="square"/>
              </v:shape>
            </w:pict>
          </mc:Fallback>
        </mc:AlternateContent>
      </w:r>
    </w:p>
    <w:p w14:paraId="13816EB5" w14:textId="1FD7443B" w:rsidR="006D2FC3" w:rsidRDefault="00AB3403" w:rsidP="00AA35B8">
      <w:pPr>
        <w:rPr>
          <w:b/>
          <w:bCs/>
        </w:rPr>
      </w:pPr>
      <w:r>
        <w:rPr>
          <w:b/>
          <w:bCs/>
          <w:noProof/>
        </w:rPr>
        <w:lastRenderedPageBreak/>
        <w:drawing>
          <wp:anchor distT="0" distB="0" distL="114300" distR="114300" simplePos="0" relativeHeight="251672576" behindDoc="0" locked="0" layoutInCell="1" allowOverlap="1" wp14:anchorId="3911C0CF" wp14:editId="14E11882">
            <wp:simplePos x="0" y="0"/>
            <wp:positionH relativeFrom="margin">
              <wp:posOffset>57150</wp:posOffset>
            </wp:positionH>
            <wp:positionV relativeFrom="margin">
              <wp:posOffset>4507903</wp:posOffset>
            </wp:positionV>
            <wp:extent cx="5731510" cy="3820795"/>
            <wp:effectExtent l="0" t="0" r="0" b="1905"/>
            <wp:wrapSquare wrapText="bothSides"/>
            <wp:docPr id="178646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6920" name="Picture 178646920"/>
                    <pic:cNvPicPr/>
                  </pic:nvPicPr>
                  <pic:blipFill>
                    <a:blip r:embed="rId27">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2816" behindDoc="0" locked="0" layoutInCell="1" allowOverlap="1" wp14:anchorId="6BC117FE" wp14:editId="4E06AFF2">
                <wp:simplePos x="0" y="0"/>
                <wp:positionH relativeFrom="column">
                  <wp:posOffset>56679</wp:posOffset>
                </wp:positionH>
                <wp:positionV relativeFrom="paragraph">
                  <wp:posOffset>3741068</wp:posOffset>
                </wp:positionV>
                <wp:extent cx="5731510" cy="635"/>
                <wp:effectExtent l="0" t="0" r="0" b="12065"/>
                <wp:wrapSquare wrapText="bothSides"/>
                <wp:docPr id="138475484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D5E39C" w14:textId="760EA4D3" w:rsidR="001D462D" w:rsidRPr="00681902" w:rsidRDefault="001D462D" w:rsidP="001D462D">
                            <w:pPr>
                              <w:pStyle w:val="Caption"/>
                              <w:rPr>
                                <w:noProof/>
                              </w:rPr>
                            </w:pPr>
                            <w:r>
                              <w:t>Figure S</w:t>
                            </w:r>
                            <w:r>
                              <w:t>5</w:t>
                            </w:r>
                            <w:r>
                              <w:t xml:space="preserve">: </w:t>
                            </w:r>
                            <w:r w:rsidR="0097618D">
                              <w:t>Average gene values over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117FE" id="_x0000_s1043" type="#_x0000_t202" style="position:absolute;margin-left:4.45pt;margin-top:294.55pt;width:451.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40GQ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7ez+YxCkmJ3t/O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" stroked="f">
                <v:textbox style="mso-fit-shape-to-text:t" inset="0,0,0,0">
                  <w:txbxContent>
                    <w:p w14:paraId="5CD5E39C" w14:textId="760EA4D3" w:rsidR="001D462D" w:rsidRPr="00681902" w:rsidRDefault="001D462D" w:rsidP="001D462D">
                      <w:pPr>
                        <w:pStyle w:val="Caption"/>
                        <w:rPr>
                          <w:noProof/>
                        </w:rPr>
                      </w:pPr>
                      <w:r>
                        <w:t>Figure S</w:t>
                      </w:r>
                      <w:r>
                        <w:t>5</w:t>
                      </w:r>
                      <w:r>
                        <w:t xml:space="preserve">: </w:t>
                      </w:r>
                      <w:r w:rsidR="0097618D">
                        <w:t>Average gene values over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v:textbox>
                <w10:wrap type="square"/>
              </v:shape>
            </w:pict>
          </mc:Fallback>
        </mc:AlternateContent>
      </w:r>
      <w:r>
        <w:rPr>
          <w:b/>
          <w:bCs/>
          <w:noProof/>
        </w:rPr>
        <w:drawing>
          <wp:anchor distT="0" distB="0" distL="114300" distR="114300" simplePos="0" relativeHeight="251671552" behindDoc="0" locked="0" layoutInCell="1" allowOverlap="1" wp14:anchorId="76FBCE6E" wp14:editId="046BED7E">
            <wp:simplePos x="0" y="0"/>
            <wp:positionH relativeFrom="margin">
              <wp:posOffset>49366</wp:posOffset>
            </wp:positionH>
            <wp:positionV relativeFrom="margin">
              <wp:posOffset>-95816</wp:posOffset>
            </wp:positionV>
            <wp:extent cx="5731510" cy="3820795"/>
            <wp:effectExtent l="0" t="0" r="0" b="1905"/>
            <wp:wrapSquare wrapText="bothSides"/>
            <wp:docPr id="327560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60126" name="Picture 327560126"/>
                    <pic:cNvPicPr/>
                  </pic:nvPicPr>
                  <pic:blipFill>
                    <a:blip r:embed="rId2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4864" behindDoc="0" locked="0" layoutInCell="1" allowOverlap="1" wp14:anchorId="7BB68DA3" wp14:editId="685ABF57">
                <wp:simplePos x="0" y="0"/>
                <wp:positionH relativeFrom="column">
                  <wp:posOffset>56207</wp:posOffset>
                </wp:positionH>
                <wp:positionV relativeFrom="paragraph">
                  <wp:posOffset>8327352</wp:posOffset>
                </wp:positionV>
                <wp:extent cx="5731510" cy="635"/>
                <wp:effectExtent l="0" t="0" r="0" b="12065"/>
                <wp:wrapSquare wrapText="bothSides"/>
                <wp:docPr id="88012657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909C2C" w14:textId="0647E0D4" w:rsidR="0097618D" w:rsidRPr="00681902" w:rsidRDefault="0097618D" w:rsidP="0097618D">
                            <w:pPr>
                              <w:pStyle w:val="Caption"/>
                              <w:rPr>
                                <w:noProof/>
                              </w:rPr>
                            </w:pPr>
                            <w:r>
                              <w:t>Figure S</w:t>
                            </w:r>
                            <w:r>
                              <w:t>6</w:t>
                            </w:r>
                            <w:r>
                              <w:t>: Average gene values over corresponding age</w:t>
                            </w:r>
                            <w:r w:rsidR="00C1143E">
                              <w:t>s</w:t>
                            </w:r>
                            <w:r>
                              <w:t xml:space="preserve"> for candidate mechanism 3</w:t>
                            </w:r>
                            <w:r>
                              <w:t xml:space="preserve"> in combination with the baseline scenario</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68DA3" id="_x0000_s1044" type="#_x0000_t202" style="position:absolute;margin-left:4.45pt;margin-top:655.7pt;width:451.3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" stroked="f">
                <v:textbox style="mso-fit-shape-to-text:t" inset="0,0,0,0">
                  <w:txbxContent>
                    <w:p w14:paraId="38909C2C" w14:textId="0647E0D4" w:rsidR="0097618D" w:rsidRPr="00681902" w:rsidRDefault="0097618D" w:rsidP="0097618D">
                      <w:pPr>
                        <w:pStyle w:val="Caption"/>
                        <w:rPr>
                          <w:noProof/>
                        </w:rPr>
                      </w:pPr>
                      <w:r>
                        <w:t>Figure S</w:t>
                      </w:r>
                      <w:r>
                        <w:t>6</w:t>
                      </w:r>
                      <w:r>
                        <w:t>: Average gene values over corresponding age</w:t>
                      </w:r>
                      <w:r w:rsidR="00C1143E">
                        <w:t>s</w:t>
                      </w:r>
                      <w:r>
                        <w:t xml:space="preserve"> for candidate mechanism 3</w:t>
                      </w:r>
                      <w:r>
                        <w:t xml:space="preserve"> in combination with the baseline scenario</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t xml:space="preserve"> </w:t>
                      </w:r>
                    </w:p>
                  </w:txbxContent>
                </v:textbox>
                <w10:wrap type="square"/>
              </v:shape>
            </w:pict>
          </mc:Fallback>
        </mc:AlternateContent>
      </w:r>
    </w:p>
    <w:p w14:paraId="7D3C2930" w14:textId="446CE1B4" w:rsidR="00976AC9" w:rsidRDefault="006C1F3D" w:rsidP="00AA35B8">
      <w:pPr>
        <w:rPr>
          <w:b/>
          <w:bCs/>
        </w:rPr>
      </w:pPr>
      <w:r>
        <w:rPr>
          <w:noProof/>
        </w:rPr>
        <w:lastRenderedPageBreak/>
        <mc:AlternateContent>
          <mc:Choice Requires="wps">
            <w:drawing>
              <wp:anchor distT="0" distB="0" distL="114300" distR="114300" simplePos="0" relativeHeight="251687936" behindDoc="0" locked="0" layoutInCell="1" allowOverlap="1" wp14:anchorId="1463AAA6" wp14:editId="2BE0E095">
                <wp:simplePos x="0" y="0"/>
                <wp:positionH relativeFrom="column">
                  <wp:posOffset>54302</wp:posOffset>
                </wp:positionH>
                <wp:positionV relativeFrom="paragraph">
                  <wp:posOffset>4804957</wp:posOffset>
                </wp:positionV>
                <wp:extent cx="5731510" cy="635"/>
                <wp:effectExtent l="0" t="0" r="0" b="12065"/>
                <wp:wrapSquare wrapText="bothSides"/>
                <wp:docPr id="51292955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3AAA6" id="_x0000_s1045" type="#_x0000_t202" style="position:absolute;margin-left:4.3pt;margin-top:378.35pt;width:451.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" stroked="f">
                <v:textbox style="mso-fit-shape-to-text:t" inset="0,0,0,0">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v:textbox>
                <w10:wrap type="square"/>
              </v:shape>
            </w:pict>
          </mc:Fallback>
        </mc:AlternateContent>
      </w:r>
      <w:r w:rsidR="00953B22">
        <w:rPr>
          <w:b/>
          <w:bCs/>
          <w:noProof/>
        </w:rPr>
        <w:drawing>
          <wp:inline distT="0" distB="0" distL="0" distR="0" wp14:anchorId="6A0AC29F" wp14:editId="7BBFEF2E">
            <wp:extent cx="5731510" cy="4776470"/>
            <wp:effectExtent l="0" t="0" r="0" b="0"/>
            <wp:docPr id="14790621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062129" name="Picture 1479062129"/>
                    <pic:cNvPicPr/>
                  </pic:nvPicPr>
                  <pic:blipFill>
                    <a:blip r:embed="rId29">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101C6F9F" w14:textId="04227F41" w:rsidR="00CD43ED" w:rsidRDefault="00CD43ED">
      <w:pPr>
        <w:rPr>
          <w:b/>
          <w:bCs/>
        </w:rPr>
      </w:pPr>
    </w:p>
    <w:p w14:paraId="4AF6E920" w14:textId="461EF927" w:rsidR="006D2FC3" w:rsidRDefault="006D2FC3">
      <w:pPr>
        <w:rPr>
          <w:b/>
          <w:bCs/>
        </w:rPr>
      </w:pPr>
    </w:p>
    <w:p w14:paraId="4300C8D4" w14:textId="40FC2227" w:rsidR="00976AC9" w:rsidRDefault="00976AC9">
      <w:pPr>
        <w:rPr>
          <w:b/>
          <w:bCs/>
        </w:rPr>
      </w:pPr>
      <w:r>
        <w:rPr>
          <w:b/>
          <w:bCs/>
        </w:rPr>
        <w:br w:type="page"/>
      </w:r>
    </w:p>
    <w:p w14:paraId="05E41ECC" w14:textId="1008EC80" w:rsidR="006F21D6" w:rsidRDefault="006F21D6" w:rsidP="00AA35B8">
      <w:pPr>
        <w:rPr>
          <w:b/>
          <w:bCs/>
        </w:rPr>
      </w:pPr>
    </w:p>
    <w:p w14:paraId="560D2870" w14:textId="4165B0A2" w:rsidR="00976AC9" w:rsidRPr="00B77F0D" w:rsidRDefault="00953B22" w:rsidP="00AA35B8">
      <w:pPr>
        <w:rPr>
          <w:b/>
          <w:bCs/>
        </w:rPr>
      </w:pPr>
      <w:r>
        <w:rPr>
          <w:noProof/>
        </w:rPr>
        <mc:AlternateContent>
          <mc:Choice Requires="wps">
            <w:drawing>
              <wp:anchor distT="0" distB="0" distL="114300" distR="114300" simplePos="0" relativeHeight="251689984" behindDoc="0" locked="0" layoutInCell="1" allowOverlap="1" wp14:anchorId="24B3854F" wp14:editId="2B9763CE">
                <wp:simplePos x="0" y="0"/>
                <wp:positionH relativeFrom="column">
                  <wp:posOffset>63267</wp:posOffset>
                </wp:positionH>
                <wp:positionV relativeFrom="paragraph">
                  <wp:posOffset>3870746</wp:posOffset>
                </wp:positionV>
                <wp:extent cx="5731510" cy="635"/>
                <wp:effectExtent l="0" t="0" r="0" b="12065"/>
                <wp:wrapSquare wrapText="bothSides"/>
                <wp:docPr id="42567060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3854F" id="_x0000_s1046" type="#_x0000_t202" style="position:absolute;margin-left:5pt;margin-top:304.8pt;width:451.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" stroked="f">
                <v:textbox style="mso-fit-shape-to-text:t" inset="0,0,0,0">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v:textbox>
                <w10:wrap type="square"/>
              </v:shape>
            </w:pict>
          </mc:Fallback>
        </mc:AlternateContent>
      </w:r>
      <w:r>
        <w:rPr>
          <w:b/>
          <w:bCs/>
          <w:noProof/>
        </w:rPr>
        <w:drawing>
          <wp:inline distT="0" distB="0" distL="0" distR="0" wp14:anchorId="7179AA61" wp14:editId="51B06035">
            <wp:extent cx="5731510" cy="3820795"/>
            <wp:effectExtent l="0" t="0" r="0" b="1905"/>
            <wp:docPr id="3576130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13002" name="Picture 357613002"/>
                    <pic:cNvPicPr/>
                  </pic:nvPicPr>
                  <pic:blipFill>
                    <a:blip r:embed="rId30">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sectPr w:rsidR="00976AC9" w:rsidRPr="00B77F0D" w:rsidSect="000C569F">
      <w:footerReference w:type="default" r:id="rId31"/>
      <w:type w:val="continuous"/>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illemijn Oudijk" w:date="2023-07-20T13:31:00Z" w:initials="WO">
    <w:p w14:paraId="1FD403F4" w14:textId="77777777" w:rsidR="00C57FCE" w:rsidRDefault="00C57FCE" w:rsidP="00CF242C">
      <w:r>
        <w:rPr>
          <w:rStyle w:val="CommentReference"/>
        </w:rPr>
        <w:annotationRef/>
      </w:r>
      <w:r>
        <w:rPr>
          <w:color w:val="000000"/>
          <w:sz w:val="20"/>
          <w:szCs w:val="20"/>
        </w:rPr>
        <w:t>Rephrase this.</w:t>
      </w:r>
    </w:p>
  </w:comment>
  <w:comment w:id="1" w:author="Ido Pen" w:date="2023-07-19T22:07:00Z" w:initials="IP">
    <w:p w14:paraId="12BC7492" w14:textId="77777777" w:rsidR="00C57FCE" w:rsidRDefault="00C57FCE" w:rsidP="00C57FCE">
      <w:pPr>
        <w:overflowPunct w:val="0"/>
      </w:pPr>
      <w:r>
        <w:rPr>
          <w:sz w:val="20"/>
        </w:rPr>
        <w:t>Or mask/prevent</w:t>
      </w:r>
    </w:p>
  </w:comment>
  <w:comment w:id="8" w:author="Willemijn Oudijk" w:date="2023-07-19T14:35:00Z" w:initials="WO">
    <w:p w14:paraId="64DF3496" w14:textId="0BEECD38" w:rsidR="009A5824" w:rsidRDefault="009A5824" w:rsidP="005C267A">
      <w:r>
        <w:rPr>
          <w:rStyle w:val="CommentReference"/>
        </w:rPr>
        <w:annotationRef/>
      </w:r>
      <w:r>
        <w:rPr>
          <w:color w:val="000000"/>
          <w:sz w:val="20"/>
          <w:szCs w:val="20"/>
        </w:rPr>
        <w:t>Parameter of the mean is portrayed in parameter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D403F4" w15:done="0"/>
  <w15:commentEx w15:paraId="12BC7492" w15:done="0"/>
  <w15:commentEx w15:paraId="64DF34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B5B3" w16cex:dateUtc="2023-07-20T11:31:00Z"/>
  <w16cex:commentExtensible w16cex:durableId="2862733A" w16cex:dateUtc="2023-07-19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D403F4" w16cid:durableId="2863B5B3"/>
  <w16cid:commentId w16cid:paraId="12BC7492" w16cid:durableId="2863893F"/>
  <w16cid:commentId w16cid:paraId="64DF3496" w16cid:durableId="286273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DE052" w14:textId="77777777" w:rsidR="00064432" w:rsidRDefault="00064432" w:rsidP="00271529">
      <w:r>
        <w:separator/>
      </w:r>
    </w:p>
  </w:endnote>
  <w:endnote w:type="continuationSeparator" w:id="0">
    <w:p w14:paraId="1D891D86" w14:textId="77777777" w:rsidR="00064432" w:rsidRDefault="00064432"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35323" w14:textId="77777777" w:rsidR="000C569F" w:rsidRDefault="000C569F" w:rsidP="0086408B">
    <w:pPr>
      <w:pStyle w:val="Footer"/>
      <w:ind w:right="360"/>
      <w:jc w:val="center"/>
      <w:rPr>
        <w:caps/>
        <w:noProof/>
        <w:color w:val="4472C4" w:themeColor="accent1"/>
      </w:rPr>
    </w:pPr>
  </w:p>
  <w:p w14:paraId="0D696B77" w14:textId="77777777" w:rsidR="000C569F" w:rsidRDefault="000C569F" w:rsidP="008640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6810311"/>
      <w:docPartObj>
        <w:docPartGallery w:val="Page Numbers (Bottom of Page)"/>
        <w:docPartUnique/>
      </w:docPartObj>
    </w:sdtPr>
    <w:sdtContent>
      <w:p w14:paraId="12B9E2E7" w14:textId="77777777" w:rsidR="00F26841" w:rsidRDefault="00F26841" w:rsidP="00BD3E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42858C" w14:textId="77777777" w:rsidR="00F26841" w:rsidRDefault="00F26841" w:rsidP="0086408B">
    <w:pPr>
      <w:pStyle w:val="Footer"/>
      <w:ind w:right="360"/>
      <w:jc w:val="center"/>
      <w:rPr>
        <w:caps/>
        <w:noProof/>
        <w:color w:val="4472C4" w:themeColor="accent1"/>
      </w:rPr>
    </w:pPr>
  </w:p>
  <w:p w14:paraId="130A063B" w14:textId="77777777" w:rsidR="00F26841" w:rsidRDefault="00F26841" w:rsidP="008640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D9035" w14:textId="77777777" w:rsidR="00064432" w:rsidRDefault="00064432" w:rsidP="00271529">
      <w:r>
        <w:separator/>
      </w:r>
    </w:p>
  </w:footnote>
  <w:footnote w:type="continuationSeparator" w:id="0">
    <w:p w14:paraId="26ED681F" w14:textId="77777777" w:rsidR="00064432" w:rsidRDefault="00064432"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emijn Oudijk">
    <w15:presenceInfo w15:providerId="Windows Live" w15:userId="5a1b06ec5bc95f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1215B"/>
    <w:rsid w:val="00015A05"/>
    <w:rsid w:val="0002290A"/>
    <w:rsid w:val="0002353E"/>
    <w:rsid w:val="00031F4C"/>
    <w:rsid w:val="00031F8E"/>
    <w:rsid w:val="0003256E"/>
    <w:rsid w:val="000325D7"/>
    <w:rsid w:val="0003289F"/>
    <w:rsid w:val="00041E82"/>
    <w:rsid w:val="00046411"/>
    <w:rsid w:val="00053D54"/>
    <w:rsid w:val="00062378"/>
    <w:rsid w:val="00064432"/>
    <w:rsid w:val="00065653"/>
    <w:rsid w:val="00067B16"/>
    <w:rsid w:val="00075F00"/>
    <w:rsid w:val="00077657"/>
    <w:rsid w:val="000777DE"/>
    <w:rsid w:val="0008294B"/>
    <w:rsid w:val="0008489D"/>
    <w:rsid w:val="00086E0B"/>
    <w:rsid w:val="00091539"/>
    <w:rsid w:val="00092B12"/>
    <w:rsid w:val="000A2DD4"/>
    <w:rsid w:val="000A5581"/>
    <w:rsid w:val="000A6392"/>
    <w:rsid w:val="000B3CA2"/>
    <w:rsid w:val="000B44FC"/>
    <w:rsid w:val="000B59A1"/>
    <w:rsid w:val="000B6041"/>
    <w:rsid w:val="000C2280"/>
    <w:rsid w:val="000C52DA"/>
    <w:rsid w:val="000C569F"/>
    <w:rsid w:val="000D4A26"/>
    <w:rsid w:val="000D4F9F"/>
    <w:rsid w:val="000D75E2"/>
    <w:rsid w:val="000E0055"/>
    <w:rsid w:val="000E1534"/>
    <w:rsid w:val="000E27C8"/>
    <w:rsid w:val="000E30C3"/>
    <w:rsid w:val="000F7C96"/>
    <w:rsid w:val="00101DAC"/>
    <w:rsid w:val="0010218F"/>
    <w:rsid w:val="00103260"/>
    <w:rsid w:val="00103B29"/>
    <w:rsid w:val="00107A98"/>
    <w:rsid w:val="001138F7"/>
    <w:rsid w:val="001141C3"/>
    <w:rsid w:val="00116374"/>
    <w:rsid w:val="00123344"/>
    <w:rsid w:val="00123A2C"/>
    <w:rsid w:val="00132F6F"/>
    <w:rsid w:val="00133AD9"/>
    <w:rsid w:val="001400D7"/>
    <w:rsid w:val="0014126C"/>
    <w:rsid w:val="00143574"/>
    <w:rsid w:val="00143C57"/>
    <w:rsid w:val="0014445D"/>
    <w:rsid w:val="00144798"/>
    <w:rsid w:val="00147058"/>
    <w:rsid w:val="001521C2"/>
    <w:rsid w:val="00152370"/>
    <w:rsid w:val="00155CC1"/>
    <w:rsid w:val="00155EA1"/>
    <w:rsid w:val="001576A8"/>
    <w:rsid w:val="001612E6"/>
    <w:rsid w:val="00161BD4"/>
    <w:rsid w:val="00167599"/>
    <w:rsid w:val="0017013E"/>
    <w:rsid w:val="00182DB6"/>
    <w:rsid w:val="00182EFA"/>
    <w:rsid w:val="001850CC"/>
    <w:rsid w:val="00185A66"/>
    <w:rsid w:val="00187BA5"/>
    <w:rsid w:val="001927B5"/>
    <w:rsid w:val="00193A65"/>
    <w:rsid w:val="001940F2"/>
    <w:rsid w:val="001949E1"/>
    <w:rsid w:val="001A6476"/>
    <w:rsid w:val="001A6F29"/>
    <w:rsid w:val="001B1540"/>
    <w:rsid w:val="001B603C"/>
    <w:rsid w:val="001B702A"/>
    <w:rsid w:val="001C2641"/>
    <w:rsid w:val="001C2704"/>
    <w:rsid w:val="001C3FC1"/>
    <w:rsid w:val="001C6185"/>
    <w:rsid w:val="001D211F"/>
    <w:rsid w:val="001D2E88"/>
    <w:rsid w:val="001D462D"/>
    <w:rsid w:val="001D6D1D"/>
    <w:rsid w:val="001D7175"/>
    <w:rsid w:val="001E1093"/>
    <w:rsid w:val="001E5AB3"/>
    <w:rsid w:val="001F0CF9"/>
    <w:rsid w:val="001F104B"/>
    <w:rsid w:val="001F67A8"/>
    <w:rsid w:val="001F68C7"/>
    <w:rsid w:val="00211313"/>
    <w:rsid w:val="00212D71"/>
    <w:rsid w:val="002138E0"/>
    <w:rsid w:val="0021470C"/>
    <w:rsid w:val="00217F50"/>
    <w:rsid w:val="002207A0"/>
    <w:rsid w:val="00223F8D"/>
    <w:rsid w:val="00225A7C"/>
    <w:rsid w:val="00231D90"/>
    <w:rsid w:val="0023496B"/>
    <w:rsid w:val="00234D77"/>
    <w:rsid w:val="00240A2C"/>
    <w:rsid w:val="00240A5D"/>
    <w:rsid w:val="00241518"/>
    <w:rsid w:val="00243BA6"/>
    <w:rsid w:val="002462C7"/>
    <w:rsid w:val="00253759"/>
    <w:rsid w:val="00257E1D"/>
    <w:rsid w:val="002615F1"/>
    <w:rsid w:val="002617B4"/>
    <w:rsid w:val="00261C64"/>
    <w:rsid w:val="0026222E"/>
    <w:rsid w:val="00267D7B"/>
    <w:rsid w:val="00270813"/>
    <w:rsid w:val="00271529"/>
    <w:rsid w:val="002724C6"/>
    <w:rsid w:val="00280EB4"/>
    <w:rsid w:val="00285C8D"/>
    <w:rsid w:val="00293B5A"/>
    <w:rsid w:val="0029575C"/>
    <w:rsid w:val="002A7038"/>
    <w:rsid w:val="002A7F66"/>
    <w:rsid w:val="002B004C"/>
    <w:rsid w:val="002B0444"/>
    <w:rsid w:val="002B4057"/>
    <w:rsid w:val="002B66EB"/>
    <w:rsid w:val="002B7AF5"/>
    <w:rsid w:val="002C1915"/>
    <w:rsid w:val="002C1A52"/>
    <w:rsid w:val="002C28EA"/>
    <w:rsid w:val="002C436D"/>
    <w:rsid w:val="002C542C"/>
    <w:rsid w:val="002C5EFA"/>
    <w:rsid w:val="002D11F9"/>
    <w:rsid w:val="002D4A21"/>
    <w:rsid w:val="002D565B"/>
    <w:rsid w:val="002F2D35"/>
    <w:rsid w:val="002F6219"/>
    <w:rsid w:val="002F653A"/>
    <w:rsid w:val="002F71BA"/>
    <w:rsid w:val="0030101C"/>
    <w:rsid w:val="003037F0"/>
    <w:rsid w:val="00305621"/>
    <w:rsid w:val="0030784E"/>
    <w:rsid w:val="003119D0"/>
    <w:rsid w:val="0031204F"/>
    <w:rsid w:val="00312DC4"/>
    <w:rsid w:val="003226CD"/>
    <w:rsid w:val="00326B50"/>
    <w:rsid w:val="0032790A"/>
    <w:rsid w:val="003300AA"/>
    <w:rsid w:val="003303BD"/>
    <w:rsid w:val="003307EE"/>
    <w:rsid w:val="00332C2E"/>
    <w:rsid w:val="00340AC9"/>
    <w:rsid w:val="00345B44"/>
    <w:rsid w:val="00346E67"/>
    <w:rsid w:val="00347A67"/>
    <w:rsid w:val="00352444"/>
    <w:rsid w:val="00356832"/>
    <w:rsid w:val="00361294"/>
    <w:rsid w:val="0036366F"/>
    <w:rsid w:val="0036377B"/>
    <w:rsid w:val="00364597"/>
    <w:rsid w:val="00371FDA"/>
    <w:rsid w:val="003810DC"/>
    <w:rsid w:val="003815FE"/>
    <w:rsid w:val="00381690"/>
    <w:rsid w:val="00387D28"/>
    <w:rsid w:val="00390268"/>
    <w:rsid w:val="00390B64"/>
    <w:rsid w:val="0039338D"/>
    <w:rsid w:val="00393750"/>
    <w:rsid w:val="00394D4D"/>
    <w:rsid w:val="003A10E1"/>
    <w:rsid w:val="003A2421"/>
    <w:rsid w:val="003A4CED"/>
    <w:rsid w:val="003A5065"/>
    <w:rsid w:val="003A543D"/>
    <w:rsid w:val="003A5E6B"/>
    <w:rsid w:val="003B0FCA"/>
    <w:rsid w:val="003B3B84"/>
    <w:rsid w:val="003C10BA"/>
    <w:rsid w:val="003C1916"/>
    <w:rsid w:val="003C3B0F"/>
    <w:rsid w:val="003C55F2"/>
    <w:rsid w:val="003C7843"/>
    <w:rsid w:val="003D16C1"/>
    <w:rsid w:val="003D2CEF"/>
    <w:rsid w:val="003D669E"/>
    <w:rsid w:val="003D7DF4"/>
    <w:rsid w:val="003D7FB2"/>
    <w:rsid w:val="003E6C6D"/>
    <w:rsid w:val="003F2777"/>
    <w:rsid w:val="003F5D11"/>
    <w:rsid w:val="003F76FB"/>
    <w:rsid w:val="003F7D08"/>
    <w:rsid w:val="00402509"/>
    <w:rsid w:val="00404AAB"/>
    <w:rsid w:val="004102A9"/>
    <w:rsid w:val="00417990"/>
    <w:rsid w:val="00420976"/>
    <w:rsid w:val="00421373"/>
    <w:rsid w:val="004215B5"/>
    <w:rsid w:val="00427C33"/>
    <w:rsid w:val="00433FC0"/>
    <w:rsid w:val="00435592"/>
    <w:rsid w:val="00435FF2"/>
    <w:rsid w:val="004415FA"/>
    <w:rsid w:val="00447C12"/>
    <w:rsid w:val="0045162A"/>
    <w:rsid w:val="00455CA1"/>
    <w:rsid w:val="0046160C"/>
    <w:rsid w:val="00463141"/>
    <w:rsid w:val="00463903"/>
    <w:rsid w:val="004656BD"/>
    <w:rsid w:val="00465953"/>
    <w:rsid w:val="00467561"/>
    <w:rsid w:val="00471BF8"/>
    <w:rsid w:val="00471F6F"/>
    <w:rsid w:val="004729B6"/>
    <w:rsid w:val="00480D5C"/>
    <w:rsid w:val="00484223"/>
    <w:rsid w:val="00484DFA"/>
    <w:rsid w:val="004854E9"/>
    <w:rsid w:val="004862A6"/>
    <w:rsid w:val="0049176A"/>
    <w:rsid w:val="0049536E"/>
    <w:rsid w:val="00495D51"/>
    <w:rsid w:val="00496B6D"/>
    <w:rsid w:val="00497F1D"/>
    <w:rsid w:val="004A3C50"/>
    <w:rsid w:val="004A7F48"/>
    <w:rsid w:val="004B0AE2"/>
    <w:rsid w:val="004B1F7A"/>
    <w:rsid w:val="004B5A3F"/>
    <w:rsid w:val="004B6C5B"/>
    <w:rsid w:val="004B7216"/>
    <w:rsid w:val="004C069E"/>
    <w:rsid w:val="004C1FCA"/>
    <w:rsid w:val="004C2D4A"/>
    <w:rsid w:val="004C3872"/>
    <w:rsid w:val="004C4090"/>
    <w:rsid w:val="004C7798"/>
    <w:rsid w:val="004D4AAA"/>
    <w:rsid w:val="004D664A"/>
    <w:rsid w:val="004E3266"/>
    <w:rsid w:val="004E35AA"/>
    <w:rsid w:val="004E5591"/>
    <w:rsid w:val="004E7313"/>
    <w:rsid w:val="004F6A8D"/>
    <w:rsid w:val="00501BA7"/>
    <w:rsid w:val="00507CD8"/>
    <w:rsid w:val="00507F15"/>
    <w:rsid w:val="0051220F"/>
    <w:rsid w:val="005258D9"/>
    <w:rsid w:val="00526035"/>
    <w:rsid w:val="00530B5E"/>
    <w:rsid w:val="0053276C"/>
    <w:rsid w:val="00536E97"/>
    <w:rsid w:val="005404CE"/>
    <w:rsid w:val="005407F3"/>
    <w:rsid w:val="00544A60"/>
    <w:rsid w:val="00546138"/>
    <w:rsid w:val="00550386"/>
    <w:rsid w:val="005566CE"/>
    <w:rsid w:val="005574B3"/>
    <w:rsid w:val="00560B8A"/>
    <w:rsid w:val="0056307F"/>
    <w:rsid w:val="00563C7F"/>
    <w:rsid w:val="00566043"/>
    <w:rsid w:val="00566268"/>
    <w:rsid w:val="00566830"/>
    <w:rsid w:val="00567DFF"/>
    <w:rsid w:val="00575B24"/>
    <w:rsid w:val="0058049E"/>
    <w:rsid w:val="00580A61"/>
    <w:rsid w:val="00590F20"/>
    <w:rsid w:val="005913CA"/>
    <w:rsid w:val="00592FC3"/>
    <w:rsid w:val="0059441B"/>
    <w:rsid w:val="005A544C"/>
    <w:rsid w:val="005B14B6"/>
    <w:rsid w:val="005B17EF"/>
    <w:rsid w:val="005B2625"/>
    <w:rsid w:val="005B4611"/>
    <w:rsid w:val="005B5394"/>
    <w:rsid w:val="005B6E34"/>
    <w:rsid w:val="005B7DD2"/>
    <w:rsid w:val="005C135E"/>
    <w:rsid w:val="005C5EC6"/>
    <w:rsid w:val="005C7477"/>
    <w:rsid w:val="005D01F1"/>
    <w:rsid w:val="005D1162"/>
    <w:rsid w:val="005D221A"/>
    <w:rsid w:val="005D4BCF"/>
    <w:rsid w:val="005D61FE"/>
    <w:rsid w:val="005D73C8"/>
    <w:rsid w:val="005E3011"/>
    <w:rsid w:val="005E54B7"/>
    <w:rsid w:val="005E713F"/>
    <w:rsid w:val="005F01FB"/>
    <w:rsid w:val="005F70F6"/>
    <w:rsid w:val="00603439"/>
    <w:rsid w:val="00605EF1"/>
    <w:rsid w:val="006105A9"/>
    <w:rsid w:val="00610B23"/>
    <w:rsid w:val="0061580B"/>
    <w:rsid w:val="00622F46"/>
    <w:rsid w:val="006300D2"/>
    <w:rsid w:val="00630C34"/>
    <w:rsid w:val="00632562"/>
    <w:rsid w:val="00636C02"/>
    <w:rsid w:val="00640579"/>
    <w:rsid w:val="0064136F"/>
    <w:rsid w:val="00643301"/>
    <w:rsid w:val="00644106"/>
    <w:rsid w:val="00644318"/>
    <w:rsid w:val="0064776C"/>
    <w:rsid w:val="00651F0B"/>
    <w:rsid w:val="00653211"/>
    <w:rsid w:val="00653D6D"/>
    <w:rsid w:val="00662895"/>
    <w:rsid w:val="00662BFB"/>
    <w:rsid w:val="00663B35"/>
    <w:rsid w:val="00663C56"/>
    <w:rsid w:val="00664615"/>
    <w:rsid w:val="00670792"/>
    <w:rsid w:val="00671E38"/>
    <w:rsid w:val="00672BD2"/>
    <w:rsid w:val="00686A12"/>
    <w:rsid w:val="00691F99"/>
    <w:rsid w:val="006935FF"/>
    <w:rsid w:val="00695ACF"/>
    <w:rsid w:val="006A112D"/>
    <w:rsid w:val="006A2BB3"/>
    <w:rsid w:val="006A3395"/>
    <w:rsid w:val="006A50E8"/>
    <w:rsid w:val="006A6382"/>
    <w:rsid w:val="006A7687"/>
    <w:rsid w:val="006A7BB6"/>
    <w:rsid w:val="006B15C2"/>
    <w:rsid w:val="006B2975"/>
    <w:rsid w:val="006B4157"/>
    <w:rsid w:val="006C0491"/>
    <w:rsid w:val="006C1AC9"/>
    <w:rsid w:val="006C1F3D"/>
    <w:rsid w:val="006C2501"/>
    <w:rsid w:val="006C2F3B"/>
    <w:rsid w:val="006C3216"/>
    <w:rsid w:val="006C3FB0"/>
    <w:rsid w:val="006C46B9"/>
    <w:rsid w:val="006C4E35"/>
    <w:rsid w:val="006D2FC3"/>
    <w:rsid w:val="006D702C"/>
    <w:rsid w:val="006E23D3"/>
    <w:rsid w:val="006E5F9C"/>
    <w:rsid w:val="006E6DEC"/>
    <w:rsid w:val="006F1897"/>
    <w:rsid w:val="006F21D6"/>
    <w:rsid w:val="006F3079"/>
    <w:rsid w:val="006F551F"/>
    <w:rsid w:val="006F6AF0"/>
    <w:rsid w:val="00700A11"/>
    <w:rsid w:val="00701EC4"/>
    <w:rsid w:val="0070430C"/>
    <w:rsid w:val="007048EB"/>
    <w:rsid w:val="00704D66"/>
    <w:rsid w:val="007125B1"/>
    <w:rsid w:val="00713F1C"/>
    <w:rsid w:val="00714AB0"/>
    <w:rsid w:val="00717283"/>
    <w:rsid w:val="007207C8"/>
    <w:rsid w:val="0072646C"/>
    <w:rsid w:val="007304EC"/>
    <w:rsid w:val="007311E7"/>
    <w:rsid w:val="00732E5D"/>
    <w:rsid w:val="0073309F"/>
    <w:rsid w:val="00736B9D"/>
    <w:rsid w:val="007370D4"/>
    <w:rsid w:val="007372BA"/>
    <w:rsid w:val="007473AA"/>
    <w:rsid w:val="00752234"/>
    <w:rsid w:val="00754C67"/>
    <w:rsid w:val="007553EA"/>
    <w:rsid w:val="00756875"/>
    <w:rsid w:val="00760445"/>
    <w:rsid w:val="00760C34"/>
    <w:rsid w:val="007643A8"/>
    <w:rsid w:val="00765682"/>
    <w:rsid w:val="00770FEE"/>
    <w:rsid w:val="007748DF"/>
    <w:rsid w:val="00775045"/>
    <w:rsid w:val="00775131"/>
    <w:rsid w:val="007756DA"/>
    <w:rsid w:val="00775A33"/>
    <w:rsid w:val="00783470"/>
    <w:rsid w:val="00783ACC"/>
    <w:rsid w:val="00791976"/>
    <w:rsid w:val="00792486"/>
    <w:rsid w:val="007A7C9F"/>
    <w:rsid w:val="007B0398"/>
    <w:rsid w:val="007B3D25"/>
    <w:rsid w:val="007B7366"/>
    <w:rsid w:val="007C6ACD"/>
    <w:rsid w:val="007D0BEF"/>
    <w:rsid w:val="007D0F4F"/>
    <w:rsid w:val="007D2366"/>
    <w:rsid w:val="007D2C71"/>
    <w:rsid w:val="007D2E19"/>
    <w:rsid w:val="007D3CB0"/>
    <w:rsid w:val="007D3CB7"/>
    <w:rsid w:val="007D5068"/>
    <w:rsid w:val="007F4CD0"/>
    <w:rsid w:val="007F5111"/>
    <w:rsid w:val="007F79C2"/>
    <w:rsid w:val="0080217F"/>
    <w:rsid w:val="0080282D"/>
    <w:rsid w:val="0080445F"/>
    <w:rsid w:val="0080615D"/>
    <w:rsid w:val="008114FB"/>
    <w:rsid w:val="00811821"/>
    <w:rsid w:val="00812BC8"/>
    <w:rsid w:val="008139A4"/>
    <w:rsid w:val="00814133"/>
    <w:rsid w:val="0081451B"/>
    <w:rsid w:val="0081488C"/>
    <w:rsid w:val="00815C09"/>
    <w:rsid w:val="00821503"/>
    <w:rsid w:val="0082220E"/>
    <w:rsid w:val="00827F06"/>
    <w:rsid w:val="00827F4B"/>
    <w:rsid w:val="0083530B"/>
    <w:rsid w:val="00837E50"/>
    <w:rsid w:val="00841B5B"/>
    <w:rsid w:val="00841F6C"/>
    <w:rsid w:val="00843945"/>
    <w:rsid w:val="0084490A"/>
    <w:rsid w:val="00853A4C"/>
    <w:rsid w:val="0085439B"/>
    <w:rsid w:val="0085572B"/>
    <w:rsid w:val="00856B1F"/>
    <w:rsid w:val="0086408B"/>
    <w:rsid w:val="0086761E"/>
    <w:rsid w:val="00870D35"/>
    <w:rsid w:val="00871385"/>
    <w:rsid w:val="00872B03"/>
    <w:rsid w:val="00875220"/>
    <w:rsid w:val="0087578D"/>
    <w:rsid w:val="00876519"/>
    <w:rsid w:val="00880CCB"/>
    <w:rsid w:val="00880ECD"/>
    <w:rsid w:val="00881429"/>
    <w:rsid w:val="008830BA"/>
    <w:rsid w:val="00897BD1"/>
    <w:rsid w:val="008A47E8"/>
    <w:rsid w:val="008A7FA5"/>
    <w:rsid w:val="008B0BCC"/>
    <w:rsid w:val="008B1A47"/>
    <w:rsid w:val="008B270F"/>
    <w:rsid w:val="008B4A6A"/>
    <w:rsid w:val="008B50EE"/>
    <w:rsid w:val="008B6B07"/>
    <w:rsid w:val="008B6D02"/>
    <w:rsid w:val="008B7560"/>
    <w:rsid w:val="008C2DC5"/>
    <w:rsid w:val="008C328D"/>
    <w:rsid w:val="008C415E"/>
    <w:rsid w:val="008C76B9"/>
    <w:rsid w:val="008D1E63"/>
    <w:rsid w:val="008D26C7"/>
    <w:rsid w:val="008D2B3E"/>
    <w:rsid w:val="008E246F"/>
    <w:rsid w:val="008E336A"/>
    <w:rsid w:val="008E65F1"/>
    <w:rsid w:val="008F4D50"/>
    <w:rsid w:val="008F4DDF"/>
    <w:rsid w:val="008F6969"/>
    <w:rsid w:val="008F79BC"/>
    <w:rsid w:val="009002A8"/>
    <w:rsid w:val="0090348B"/>
    <w:rsid w:val="00907855"/>
    <w:rsid w:val="00912AFE"/>
    <w:rsid w:val="00913C5A"/>
    <w:rsid w:val="009165A8"/>
    <w:rsid w:val="009220F6"/>
    <w:rsid w:val="009236A4"/>
    <w:rsid w:val="0092490F"/>
    <w:rsid w:val="00926C35"/>
    <w:rsid w:val="00926EBC"/>
    <w:rsid w:val="00933AFB"/>
    <w:rsid w:val="009371D2"/>
    <w:rsid w:val="00942D03"/>
    <w:rsid w:val="00951BA9"/>
    <w:rsid w:val="00951D30"/>
    <w:rsid w:val="00951FC3"/>
    <w:rsid w:val="00953B22"/>
    <w:rsid w:val="00970D2F"/>
    <w:rsid w:val="0097147A"/>
    <w:rsid w:val="0097618D"/>
    <w:rsid w:val="00976AC9"/>
    <w:rsid w:val="00977767"/>
    <w:rsid w:val="00980047"/>
    <w:rsid w:val="00981F7F"/>
    <w:rsid w:val="009872E3"/>
    <w:rsid w:val="00990928"/>
    <w:rsid w:val="009A2EBF"/>
    <w:rsid w:val="009A3DE6"/>
    <w:rsid w:val="009A4F3C"/>
    <w:rsid w:val="009A5824"/>
    <w:rsid w:val="009A658D"/>
    <w:rsid w:val="009B0A9A"/>
    <w:rsid w:val="009B1DA9"/>
    <w:rsid w:val="009B4AB8"/>
    <w:rsid w:val="009B6637"/>
    <w:rsid w:val="009B6AF2"/>
    <w:rsid w:val="009C08CA"/>
    <w:rsid w:val="009C213F"/>
    <w:rsid w:val="009C26EC"/>
    <w:rsid w:val="009D382F"/>
    <w:rsid w:val="009D501D"/>
    <w:rsid w:val="009D6BBF"/>
    <w:rsid w:val="009E26EA"/>
    <w:rsid w:val="009E33A5"/>
    <w:rsid w:val="009E747F"/>
    <w:rsid w:val="009F0BEF"/>
    <w:rsid w:val="009F40C1"/>
    <w:rsid w:val="00A03A17"/>
    <w:rsid w:val="00A05D5A"/>
    <w:rsid w:val="00A06BDC"/>
    <w:rsid w:val="00A11BDB"/>
    <w:rsid w:val="00A1473E"/>
    <w:rsid w:val="00A15E41"/>
    <w:rsid w:val="00A167DF"/>
    <w:rsid w:val="00A23487"/>
    <w:rsid w:val="00A2485A"/>
    <w:rsid w:val="00A2648A"/>
    <w:rsid w:val="00A31CD1"/>
    <w:rsid w:val="00A32AFA"/>
    <w:rsid w:val="00A34B56"/>
    <w:rsid w:val="00A37860"/>
    <w:rsid w:val="00A40E5A"/>
    <w:rsid w:val="00A51DDD"/>
    <w:rsid w:val="00A5235A"/>
    <w:rsid w:val="00A534A8"/>
    <w:rsid w:val="00A54F75"/>
    <w:rsid w:val="00A6017A"/>
    <w:rsid w:val="00A62616"/>
    <w:rsid w:val="00A64745"/>
    <w:rsid w:val="00A669CF"/>
    <w:rsid w:val="00A73753"/>
    <w:rsid w:val="00A74C25"/>
    <w:rsid w:val="00A86E4F"/>
    <w:rsid w:val="00A87757"/>
    <w:rsid w:val="00A902C6"/>
    <w:rsid w:val="00A93C8D"/>
    <w:rsid w:val="00A94809"/>
    <w:rsid w:val="00A94F45"/>
    <w:rsid w:val="00A95FF4"/>
    <w:rsid w:val="00AA35B8"/>
    <w:rsid w:val="00AB0420"/>
    <w:rsid w:val="00AB2B94"/>
    <w:rsid w:val="00AB3403"/>
    <w:rsid w:val="00AB6D72"/>
    <w:rsid w:val="00AC342F"/>
    <w:rsid w:val="00AC56C7"/>
    <w:rsid w:val="00AD1E6F"/>
    <w:rsid w:val="00AD3EA7"/>
    <w:rsid w:val="00AD3FA0"/>
    <w:rsid w:val="00AD4B00"/>
    <w:rsid w:val="00AE1889"/>
    <w:rsid w:val="00AE600F"/>
    <w:rsid w:val="00AE6FD0"/>
    <w:rsid w:val="00AF185F"/>
    <w:rsid w:val="00AF78C6"/>
    <w:rsid w:val="00B00EB1"/>
    <w:rsid w:val="00B105E7"/>
    <w:rsid w:val="00B10764"/>
    <w:rsid w:val="00B154D9"/>
    <w:rsid w:val="00B2014F"/>
    <w:rsid w:val="00B2410F"/>
    <w:rsid w:val="00B3026E"/>
    <w:rsid w:val="00B31C30"/>
    <w:rsid w:val="00B335BE"/>
    <w:rsid w:val="00B339F3"/>
    <w:rsid w:val="00B3489B"/>
    <w:rsid w:val="00B36011"/>
    <w:rsid w:val="00B36732"/>
    <w:rsid w:val="00B42850"/>
    <w:rsid w:val="00B465B5"/>
    <w:rsid w:val="00B46671"/>
    <w:rsid w:val="00B509F7"/>
    <w:rsid w:val="00B520EA"/>
    <w:rsid w:val="00B54E1E"/>
    <w:rsid w:val="00B57673"/>
    <w:rsid w:val="00B62171"/>
    <w:rsid w:val="00B67882"/>
    <w:rsid w:val="00B67ECD"/>
    <w:rsid w:val="00B70DDE"/>
    <w:rsid w:val="00B75E63"/>
    <w:rsid w:val="00B76899"/>
    <w:rsid w:val="00B76D0C"/>
    <w:rsid w:val="00B77F0D"/>
    <w:rsid w:val="00B81CAC"/>
    <w:rsid w:val="00B81E95"/>
    <w:rsid w:val="00B82EF8"/>
    <w:rsid w:val="00B8644E"/>
    <w:rsid w:val="00B86C0D"/>
    <w:rsid w:val="00B94D82"/>
    <w:rsid w:val="00BA7DEF"/>
    <w:rsid w:val="00BB5BC9"/>
    <w:rsid w:val="00BB75BA"/>
    <w:rsid w:val="00BB7D63"/>
    <w:rsid w:val="00BC1429"/>
    <w:rsid w:val="00BC4877"/>
    <w:rsid w:val="00BC59D2"/>
    <w:rsid w:val="00BC5BFA"/>
    <w:rsid w:val="00BD030B"/>
    <w:rsid w:val="00BD077A"/>
    <w:rsid w:val="00BD110B"/>
    <w:rsid w:val="00BD1D01"/>
    <w:rsid w:val="00BD4610"/>
    <w:rsid w:val="00BE0C83"/>
    <w:rsid w:val="00BE1F40"/>
    <w:rsid w:val="00BE5B40"/>
    <w:rsid w:val="00BE6EF4"/>
    <w:rsid w:val="00BF60D1"/>
    <w:rsid w:val="00C02762"/>
    <w:rsid w:val="00C10A35"/>
    <w:rsid w:val="00C11284"/>
    <w:rsid w:val="00C1143E"/>
    <w:rsid w:val="00C13268"/>
    <w:rsid w:val="00C16A09"/>
    <w:rsid w:val="00C16E55"/>
    <w:rsid w:val="00C20C29"/>
    <w:rsid w:val="00C21261"/>
    <w:rsid w:val="00C30D87"/>
    <w:rsid w:val="00C31526"/>
    <w:rsid w:val="00C31BE1"/>
    <w:rsid w:val="00C32DFA"/>
    <w:rsid w:val="00C33B4F"/>
    <w:rsid w:val="00C346D6"/>
    <w:rsid w:val="00C3554D"/>
    <w:rsid w:val="00C35BC1"/>
    <w:rsid w:val="00C460E0"/>
    <w:rsid w:val="00C540AD"/>
    <w:rsid w:val="00C54E3B"/>
    <w:rsid w:val="00C55204"/>
    <w:rsid w:val="00C56630"/>
    <w:rsid w:val="00C57DEE"/>
    <w:rsid w:val="00C57FCE"/>
    <w:rsid w:val="00C60508"/>
    <w:rsid w:val="00C60A10"/>
    <w:rsid w:val="00C61141"/>
    <w:rsid w:val="00C71DCF"/>
    <w:rsid w:val="00C73FDC"/>
    <w:rsid w:val="00C82CCB"/>
    <w:rsid w:val="00C86728"/>
    <w:rsid w:val="00C86E3F"/>
    <w:rsid w:val="00C9195F"/>
    <w:rsid w:val="00C9219C"/>
    <w:rsid w:val="00C975D9"/>
    <w:rsid w:val="00C979DE"/>
    <w:rsid w:val="00CA324F"/>
    <w:rsid w:val="00CA3BA8"/>
    <w:rsid w:val="00CA4298"/>
    <w:rsid w:val="00CA75F6"/>
    <w:rsid w:val="00CA7A71"/>
    <w:rsid w:val="00CB119E"/>
    <w:rsid w:val="00CB6813"/>
    <w:rsid w:val="00CC0FE6"/>
    <w:rsid w:val="00CC1CF3"/>
    <w:rsid w:val="00CD0C85"/>
    <w:rsid w:val="00CD43ED"/>
    <w:rsid w:val="00CE1502"/>
    <w:rsid w:val="00CE401F"/>
    <w:rsid w:val="00CF02AE"/>
    <w:rsid w:val="00CF4A77"/>
    <w:rsid w:val="00CF6A6D"/>
    <w:rsid w:val="00CF7F6F"/>
    <w:rsid w:val="00D01C28"/>
    <w:rsid w:val="00D053BF"/>
    <w:rsid w:val="00D053F2"/>
    <w:rsid w:val="00D11DE5"/>
    <w:rsid w:val="00D13FB2"/>
    <w:rsid w:val="00D14BF7"/>
    <w:rsid w:val="00D15C5C"/>
    <w:rsid w:val="00D307CE"/>
    <w:rsid w:val="00D30B5D"/>
    <w:rsid w:val="00D32462"/>
    <w:rsid w:val="00D43766"/>
    <w:rsid w:val="00D45415"/>
    <w:rsid w:val="00D54447"/>
    <w:rsid w:val="00D5696C"/>
    <w:rsid w:val="00D631D2"/>
    <w:rsid w:val="00D651E1"/>
    <w:rsid w:val="00D70F8B"/>
    <w:rsid w:val="00D73A3E"/>
    <w:rsid w:val="00D7421D"/>
    <w:rsid w:val="00D75D6E"/>
    <w:rsid w:val="00D76C95"/>
    <w:rsid w:val="00D816DA"/>
    <w:rsid w:val="00D81BE6"/>
    <w:rsid w:val="00D822DF"/>
    <w:rsid w:val="00D832C2"/>
    <w:rsid w:val="00D83F09"/>
    <w:rsid w:val="00D86CE4"/>
    <w:rsid w:val="00D908A4"/>
    <w:rsid w:val="00D92D13"/>
    <w:rsid w:val="00D93130"/>
    <w:rsid w:val="00D95038"/>
    <w:rsid w:val="00DA3E22"/>
    <w:rsid w:val="00DA684E"/>
    <w:rsid w:val="00DB186D"/>
    <w:rsid w:val="00DB23AC"/>
    <w:rsid w:val="00DB57AD"/>
    <w:rsid w:val="00DC4325"/>
    <w:rsid w:val="00DC4AA0"/>
    <w:rsid w:val="00DC5E44"/>
    <w:rsid w:val="00DC6CF9"/>
    <w:rsid w:val="00DC788E"/>
    <w:rsid w:val="00DD2C2E"/>
    <w:rsid w:val="00DD57F1"/>
    <w:rsid w:val="00DD649B"/>
    <w:rsid w:val="00DD7183"/>
    <w:rsid w:val="00DE0914"/>
    <w:rsid w:val="00DE3442"/>
    <w:rsid w:val="00DE7F72"/>
    <w:rsid w:val="00DF4217"/>
    <w:rsid w:val="00DF5D38"/>
    <w:rsid w:val="00E00A57"/>
    <w:rsid w:val="00E0192D"/>
    <w:rsid w:val="00E0225A"/>
    <w:rsid w:val="00E05CAB"/>
    <w:rsid w:val="00E05D2D"/>
    <w:rsid w:val="00E07D65"/>
    <w:rsid w:val="00E10541"/>
    <w:rsid w:val="00E1346A"/>
    <w:rsid w:val="00E13CDE"/>
    <w:rsid w:val="00E14945"/>
    <w:rsid w:val="00E209F7"/>
    <w:rsid w:val="00E22001"/>
    <w:rsid w:val="00E22C6F"/>
    <w:rsid w:val="00E25B91"/>
    <w:rsid w:val="00E30DB3"/>
    <w:rsid w:val="00E32414"/>
    <w:rsid w:val="00E4005E"/>
    <w:rsid w:val="00E44A3F"/>
    <w:rsid w:val="00E51987"/>
    <w:rsid w:val="00E51F7F"/>
    <w:rsid w:val="00E52345"/>
    <w:rsid w:val="00E53B07"/>
    <w:rsid w:val="00E54236"/>
    <w:rsid w:val="00E568B0"/>
    <w:rsid w:val="00E60954"/>
    <w:rsid w:val="00E620EA"/>
    <w:rsid w:val="00E661B2"/>
    <w:rsid w:val="00E67640"/>
    <w:rsid w:val="00E74A2A"/>
    <w:rsid w:val="00E76066"/>
    <w:rsid w:val="00E7723A"/>
    <w:rsid w:val="00E772CD"/>
    <w:rsid w:val="00E801BE"/>
    <w:rsid w:val="00E81750"/>
    <w:rsid w:val="00E81FEE"/>
    <w:rsid w:val="00E8573C"/>
    <w:rsid w:val="00E86C38"/>
    <w:rsid w:val="00E934A9"/>
    <w:rsid w:val="00E948E0"/>
    <w:rsid w:val="00EA20C7"/>
    <w:rsid w:val="00EA264F"/>
    <w:rsid w:val="00EB71E2"/>
    <w:rsid w:val="00EC0C98"/>
    <w:rsid w:val="00EC2A1A"/>
    <w:rsid w:val="00EC2C04"/>
    <w:rsid w:val="00EC3496"/>
    <w:rsid w:val="00EC4BB5"/>
    <w:rsid w:val="00EC4C04"/>
    <w:rsid w:val="00EC6BEC"/>
    <w:rsid w:val="00EC7D14"/>
    <w:rsid w:val="00ED6DC6"/>
    <w:rsid w:val="00EE0DE3"/>
    <w:rsid w:val="00EE3117"/>
    <w:rsid w:val="00EE428F"/>
    <w:rsid w:val="00EE498E"/>
    <w:rsid w:val="00EE64ED"/>
    <w:rsid w:val="00EF065B"/>
    <w:rsid w:val="00EF1955"/>
    <w:rsid w:val="00EF66D6"/>
    <w:rsid w:val="00F0092F"/>
    <w:rsid w:val="00F035B3"/>
    <w:rsid w:val="00F05DC5"/>
    <w:rsid w:val="00F07D3F"/>
    <w:rsid w:val="00F11F92"/>
    <w:rsid w:val="00F15448"/>
    <w:rsid w:val="00F1591B"/>
    <w:rsid w:val="00F207EC"/>
    <w:rsid w:val="00F20BBC"/>
    <w:rsid w:val="00F24B5E"/>
    <w:rsid w:val="00F2530B"/>
    <w:rsid w:val="00F26514"/>
    <w:rsid w:val="00F26841"/>
    <w:rsid w:val="00F2690E"/>
    <w:rsid w:val="00F3223A"/>
    <w:rsid w:val="00F32964"/>
    <w:rsid w:val="00F35E0A"/>
    <w:rsid w:val="00F36148"/>
    <w:rsid w:val="00F40E40"/>
    <w:rsid w:val="00F410FD"/>
    <w:rsid w:val="00F420AA"/>
    <w:rsid w:val="00F420DC"/>
    <w:rsid w:val="00F435BB"/>
    <w:rsid w:val="00F468E1"/>
    <w:rsid w:val="00F52105"/>
    <w:rsid w:val="00F52378"/>
    <w:rsid w:val="00F542BA"/>
    <w:rsid w:val="00F56291"/>
    <w:rsid w:val="00F61E23"/>
    <w:rsid w:val="00F65182"/>
    <w:rsid w:val="00F70697"/>
    <w:rsid w:val="00F708EF"/>
    <w:rsid w:val="00F72BC7"/>
    <w:rsid w:val="00F74557"/>
    <w:rsid w:val="00F74E67"/>
    <w:rsid w:val="00F82E6D"/>
    <w:rsid w:val="00F8364E"/>
    <w:rsid w:val="00F85861"/>
    <w:rsid w:val="00F86E00"/>
    <w:rsid w:val="00F87107"/>
    <w:rsid w:val="00F94ABD"/>
    <w:rsid w:val="00FA2276"/>
    <w:rsid w:val="00FA499C"/>
    <w:rsid w:val="00FA5FA1"/>
    <w:rsid w:val="00FB0311"/>
    <w:rsid w:val="00FB7CCE"/>
    <w:rsid w:val="00FD2DB7"/>
    <w:rsid w:val="00FD5D3A"/>
    <w:rsid w:val="00FE6CE4"/>
    <w:rsid w:val="00FF0AC3"/>
    <w:rsid w:val="00FF1F96"/>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289F"/>
    <w:pPr>
      <w:keepNext/>
      <w:keepLines/>
      <w:spacing w:before="480"/>
      <w:jc w:val="both"/>
      <w:outlineLvl w:val="0"/>
    </w:pPr>
    <w:rPr>
      <w:rFonts w:eastAsiaTheme="majorEastAsia" w:cstheme="majorBidi"/>
      <w:bCs/>
      <w:i/>
      <w:color w:val="000000" w:themeColor="text1"/>
      <w:sz w:val="28"/>
      <w:szCs w:val="28"/>
      <w:lang w:val="en-US" w:bidi="en-US"/>
    </w:rPr>
  </w:style>
  <w:style w:type="paragraph" w:styleId="Heading2">
    <w:name w:val="heading 2"/>
    <w:basedOn w:val="Normal"/>
    <w:next w:val="Normal"/>
    <w:link w:val="Heading2Char"/>
    <w:uiPriority w:val="9"/>
    <w:unhideWhenUsed/>
    <w:qFormat/>
    <w:rsid w:val="006A112D"/>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3289F"/>
    <w:rPr>
      <w:rFonts w:eastAsiaTheme="majorEastAsia" w:cstheme="majorBidi"/>
      <w:bCs/>
      <w:i/>
      <w:color w:val="000000" w:themeColor="text1"/>
      <w:sz w:val="28"/>
      <w:szCs w:val="28"/>
      <w:lang w:val="en-US" w:bidi="en-US"/>
    </w:rPr>
  </w:style>
  <w:style w:type="paragraph" w:styleId="Bibliography">
    <w:name w:val="Bibliography"/>
    <w:basedOn w:val="Normal"/>
    <w:next w:val="Normal"/>
    <w:uiPriority w:val="37"/>
    <w:unhideWhenUsed/>
    <w:rsid w:val="00A54F75"/>
    <w:pPr>
      <w:spacing w:line="480" w:lineRule="auto"/>
      <w:ind w:left="720" w:hanging="720"/>
    </w:pPr>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 w:type="character" w:styleId="Hyperlink">
    <w:name w:val="Hyperlink"/>
    <w:basedOn w:val="DefaultParagraphFont"/>
    <w:uiPriority w:val="99"/>
    <w:unhideWhenUsed/>
    <w:rsid w:val="004E7313"/>
    <w:rPr>
      <w:color w:val="0000FF"/>
      <w:u w:val="single"/>
    </w:rPr>
  </w:style>
  <w:style w:type="paragraph" w:styleId="CommentSubject">
    <w:name w:val="annotation subject"/>
    <w:basedOn w:val="CommentText"/>
    <w:next w:val="CommentText"/>
    <w:link w:val="CommentSubjectChar"/>
    <w:uiPriority w:val="99"/>
    <w:semiHidden/>
    <w:unhideWhenUsed/>
    <w:rsid w:val="00951FC3"/>
    <w:rPr>
      <w:b/>
      <w:bCs/>
    </w:rPr>
  </w:style>
  <w:style w:type="character" w:customStyle="1" w:styleId="CommentSubjectChar">
    <w:name w:val="Comment Subject Char"/>
    <w:basedOn w:val="CommentTextChar"/>
    <w:link w:val="CommentSubject"/>
    <w:uiPriority w:val="99"/>
    <w:semiHidden/>
    <w:rsid w:val="00951FC3"/>
    <w:rPr>
      <w:b/>
      <w:bCs/>
      <w:sz w:val="20"/>
      <w:szCs w:val="20"/>
    </w:rPr>
  </w:style>
  <w:style w:type="paragraph" w:styleId="Footer">
    <w:name w:val="footer"/>
    <w:basedOn w:val="Normal"/>
    <w:link w:val="FooterChar"/>
    <w:uiPriority w:val="99"/>
    <w:unhideWhenUsed/>
    <w:rsid w:val="0086408B"/>
    <w:pPr>
      <w:tabs>
        <w:tab w:val="center" w:pos="4513"/>
        <w:tab w:val="right" w:pos="9026"/>
      </w:tabs>
    </w:pPr>
  </w:style>
  <w:style w:type="character" w:customStyle="1" w:styleId="FooterChar">
    <w:name w:val="Footer Char"/>
    <w:basedOn w:val="DefaultParagraphFont"/>
    <w:link w:val="Footer"/>
    <w:uiPriority w:val="99"/>
    <w:rsid w:val="0086408B"/>
  </w:style>
  <w:style w:type="character" w:styleId="PageNumber">
    <w:name w:val="page number"/>
    <w:basedOn w:val="DefaultParagraphFont"/>
    <w:uiPriority w:val="99"/>
    <w:semiHidden/>
    <w:unhideWhenUsed/>
    <w:rsid w:val="0086408B"/>
  </w:style>
  <w:style w:type="paragraph" w:styleId="Header">
    <w:name w:val="header"/>
    <w:basedOn w:val="Normal"/>
    <w:link w:val="HeaderChar"/>
    <w:uiPriority w:val="99"/>
    <w:unhideWhenUsed/>
    <w:rsid w:val="0086408B"/>
    <w:pPr>
      <w:tabs>
        <w:tab w:val="center" w:pos="4513"/>
        <w:tab w:val="right" w:pos="9026"/>
      </w:tabs>
    </w:pPr>
  </w:style>
  <w:style w:type="character" w:customStyle="1" w:styleId="HeaderChar">
    <w:name w:val="Header Char"/>
    <w:basedOn w:val="DefaultParagraphFont"/>
    <w:link w:val="Header"/>
    <w:uiPriority w:val="99"/>
    <w:rsid w:val="0086408B"/>
  </w:style>
  <w:style w:type="character" w:customStyle="1" w:styleId="Heading2Char">
    <w:name w:val="Heading 2 Char"/>
    <w:basedOn w:val="DefaultParagraphFont"/>
    <w:link w:val="Heading2"/>
    <w:uiPriority w:val="9"/>
    <w:rsid w:val="006A112D"/>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0A5581"/>
    <w:pPr>
      <w:spacing w:line="276" w:lineRule="auto"/>
      <w:jc w:val="left"/>
      <w:outlineLvl w:val="9"/>
    </w:pPr>
    <w:rPr>
      <w:lang w:bidi="ar-SA"/>
    </w:rPr>
  </w:style>
  <w:style w:type="paragraph" w:styleId="TOC1">
    <w:name w:val="toc 1"/>
    <w:basedOn w:val="Normal"/>
    <w:next w:val="Heading2"/>
    <w:autoRedefine/>
    <w:uiPriority w:val="39"/>
    <w:unhideWhenUsed/>
    <w:rsid w:val="000A5581"/>
    <w:pPr>
      <w:spacing w:before="120"/>
    </w:pPr>
    <w:rPr>
      <w:rFonts w:cstheme="minorHAnsi"/>
      <w:bCs/>
      <w:iCs/>
      <w:color w:val="000000" w:themeColor="text1"/>
    </w:rPr>
  </w:style>
  <w:style w:type="paragraph" w:styleId="TOC2">
    <w:name w:val="toc 2"/>
    <w:basedOn w:val="Heading2"/>
    <w:next w:val="Normal"/>
    <w:autoRedefine/>
    <w:uiPriority w:val="39"/>
    <w:unhideWhenUsed/>
    <w:rsid w:val="009D501D"/>
    <w:pPr>
      <w:spacing w:before="120"/>
      <w:ind w:left="240"/>
    </w:pPr>
    <w:rPr>
      <w:rFonts w:cstheme="minorHAnsi"/>
      <w:b w:val="0"/>
      <w:bCs/>
      <w:sz w:val="22"/>
      <w:szCs w:val="22"/>
    </w:rPr>
  </w:style>
  <w:style w:type="paragraph" w:styleId="TOC3">
    <w:name w:val="toc 3"/>
    <w:basedOn w:val="Normal"/>
    <w:next w:val="Normal"/>
    <w:autoRedefine/>
    <w:uiPriority w:val="39"/>
    <w:unhideWhenUsed/>
    <w:rsid w:val="00663B35"/>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663B35"/>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663B35"/>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63B35"/>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63B35"/>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63B35"/>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63B35"/>
    <w:pPr>
      <w:ind w:left="1920"/>
    </w:pPr>
    <w:rPr>
      <w:rFonts w:asciiTheme="minorHAnsi" w:hAnsiTheme="minorHAnsi" w:cstheme="minorHAnsi"/>
      <w:sz w:val="20"/>
      <w:szCs w:val="20"/>
    </w:rPr>
  </w:style>
  <w:style w:type="character" w:styleId="UnresolvedMention">
    <w:name w:val="Unresolved Mention"/>
    <w:basedOn w:val="DefaultParagraphFont"/>
    <w:uiPriority w:val="99"/>
    <w:semiHidden/>
    <w:unhideWhenUsed/>
    <w:rsid w:val="00FB03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2.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emf"/><Relationship Id="rId28" Type="http://schemas.openxmlformats.org/officeDocument/2006/relationships/image" Target="media/image15.emf"/><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github.com/WFOudijk/TheLansingEffect" TargetMode="External"/><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9</TotalTime>
  <Pages>25</Pages>
  <Words>19795</Words>
  <Characters>112833</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457</cp:revision>
  <dcterms:created xsi:type="dcterms:W3CDTF">2023-06-26T12:20:00Z</dcterms:created>
  <dcterms:modified xsi:type="dcterms:W3CDTF">2023-07-2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